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2CAA98" w14:textId="23CC6BD5" w:rsidR="0029751F" w:rsidRPr="00D3446A" w:rsidRDefault="001632F7" w:rsidP="0029751F">
      <w:pPr>
        <w:pStyle w:val="HISheadline"/>
        <w:ind w:left="3686"/>
      </w:pPr>
      <w:r w:rsidRPr="00D3446A">
        <w:drawing>
          <wp:anchor distT="0" distB="0" distL="114300" distR="114300" simplePos="0" relativeHeight="251659264" behindDoc="1" locked="0" layoutInCell="1" allowOverlap="1" wp14:anchorId="5897757F" wp14:editId="3FFBCD3D">
            <wp:simplePos x="0" y="0"/>
            <wp:positionH relativeFrom="margin">
              <wp:posOffset>-914400</wp:posOffset>
            </wp:positionH>
            <wp:positionV relativeFrom="margin">
              <wp:posOffset>-914400</wp:posOffset>
            </wp:positionV>
            <wp:extent cx="7107819" cy="10744675"/>
            <wp:effectExtent l="0" t="0" r="4445" b="0"/>
            <wp:wrapNone/>
            <wp:docPr id="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ll_LOGO_Examensarbete"/>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7107819" cy="1074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993CB2" w14:textId="5CEBBC92" w:rsidR="0029751F" w:rsidRPr="00D3446A" w:rsidRDefault="0029751F" w:rsidP="0029751F">
      <w:pPr>
        <w:pStyle w:val="HISheadline"/>
        <w:ind w:left="3686"/>
      </w:pPr>
    </w:p>
    <w:p w14:paraId="3DBA4A56" w14:textId="522433DA" w:rsidR="0029751F" w:rsidRPr="00D3446A" w:rsidRDefault="00195716" w:rsidP="0029751F">
      <w:pPr>
        <w:pStyle w:val="HISheadline"/>
        <w:ind w:left="3686"/>
      </w:pPr>
      <w:r w:rsidRPr="00D3446A">
        <mc:AlternateContent>
          <mc:Choice Requires="wps">
            <w:drawing>
              <wp:anchor distT="0" distB="0" distL="114300" distR="114300" simplePos="0" relativeHeight="251663360" behindDoc="0" locked="0" layoutInCell="1" allowOverlap="1" wp14:anchorId="1C3068C1" wp14:editId="012F0988">
                <wp:simplePos x="0" y="0"/>
                <wp:positionH relativeFrom="margin">
                  <wp:posOffset>1943100</wp:posOffset>
                </wp:positionH>
                <wp:positionV relativeFrom="margin">
                  <wp:posOffset>4229100</wp:posOffset>
                </wp:positionV>
                <wp:extent cx="3886200" cy="41148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886200" cy="41148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BF1C271" w14:textId="77777777" w:rsidR="00725B3E" w:rsidRDefault="00725B3E" w:rsidP="0044638C">
                            <w:pPr>
                              <w:pStyle w:val="Titel"/>
                              <w:jc w:val="left"/>
                            </w:pPr>
                            <w:r>
                              <w:t>SVENSK TITEL</w:t>
                            </w:r>
                          </w:p>
                          <w:p w14:paraId="14BD5746" w14:textId="77777777" w:rsidR="00725B3E" w:rsidRDefault="00725B3E" w:rsidP="0044638C">
                            <w:pPr>
                              <w:pStyle w:val="Subtitel"/>
                              <w:jc w:val="left"/>
                            </w:pPr>
                            <w:r>
                              <w:t>Undertitel</w:t>
                            </w:r>
                          </w:p>
                          <w:p w14:paraId="3EC9D353" w14:textId="77777777" w:rsidR="00725B3E" w:rsidRPr="000825CB" w:rsidRDefault="00725B3E" w:rsidP="0044638C">
                            <w:pPr>
                              <w:pStyle w:val="TitelEng"/>
                              <w:jc w:val="left"/>
                              <w:rPr>
                                <w:lang w:val="sv-SE"/>
                              </w:rPr>
                            </w:pPr>
                            <w:r w:rsidRPr="000825CB">
                              <w:rPr>
                                <w:lang w:val="sv-SE"/>
                              </w:rPr>
                              <w:t>ENGLISH TITLE</w:t>
                            </w:r>
                          </w:p>
                          <w:p w14:paraId="5FBCE826" w14:textId="77777777" w:rsidR="00725B3E" w:rsidRPr="000825CB" w:rsidRDefault="00725B3E" w:rsidP="0044638C">
                            <w:pPr>
                              <w:pStyle w:val="SubtitelEng"/>
                              <w:jc w:val="left"/>
                              <w:rPr>
                                <w:lang w:val="sv-SE"/>
                              </w:rPr>
                            </w:pPr>
                            <w:r w:rsidRPr="000825CB">
                              <w:rPr>
                                <w:lang w:val="sv-SE"/>
                              </w:rPr>
                              <w:t>Subtitle</w:t>
                            </w:r>
                          </w:p>
                          <w:p w14:paraId="6D22E134" w14:textId="77777777" w:rsidR="00725B3E" w:rsidRDefault="00725B3E" w:rsidP="0029751F"/>
                          <w:p w14:paraId="6E267B34" w14:textId="77777777" w:rsidR="00725B3E" w:rsidRDefault="00725B3E" w:rsidP="0029751F"/>
                          <w:p w14:paraId="555168B5" w14:textId="3E873BB9" w:rsidR="00725B3E" w:rsidRPr="0029751F" w:rsidRDefault="00725B3E" w:rsidP="0029751F">
                            <w:pPr>
                              <w:pStyle w:val="framsida"/>
                            </w:pPr>
                            <w:r w:rsidRPr="0029751F">
                              <w:t xml:space="preserve">Examensarbete inom huvudområdet </w:t>
                            </w:r>
                            <w:r w:rsidR="00195716">
                              <w:t>Datavetenskap</w:t>
                            </w:r>
                          </w:p>
                          <w:p w14:paraId="2F2ADA78" w14:textId="77777777" w:rsidR="00725B3E" w:rsidRPr="0029751F" w:rsidRDefault="00725B3E" w:rsidP="0029751F">
                            <w:pPr>
                              <w:pStyle w:val="framsida"/>
                            </w:pPr>
                            <w:r w:rsidRPr="0029751F">
                              <w:t>Grundnivå 30 högskolepoäng</w:t>
                            </w:r>
                          </w:p>
                          <w:p w14:paraId="1A0C0AF5" w14:textId="1ABBCF6C" w:rsidR="00725B3E" w:rsidRDefault="00725B3E" w:rsidP="0029751F">
                            <w:pPr>
                              <w:pStyle w:val="framsida"/>
                            </w:pPr>
                            <w:r w:rsidRPr="0029751F">
                              <w:t>Vårtermin 201</w:t>
                            </w:r>
                            <w:r w:rsidR="00EC7623">
                              <w:t>5</w:t>
                            </w:r>
                          </w:p>
                          <w:p w14:paraId="5B0D18EB" w14:textId="77777777" w:rsidR="00725B3E" w:rsidRPr="0029751F" w:rsidRDefault="00725B3E" w:rsidP="0029751F">
                            <w:pPr>
                              <w:pStyle w:val="framsida"/>
                            </w:pPr>
                          </w:p>
                          <w:p w14:paraId="2081C6E4" w14:textId="6C18A142" w:rsidR="00725B3E" w:rsidRDefault="003961E1" w:rsidP="0029751F">
                            <w:pPr>
                              <w:pStyle w:val="framsida"/>
                            </w:pPr>
                            <w:r>
                              <w:t>Arvid Backman</w:t>
                            </w:r>
                          </w:p>
                          <w:p w14:paraId="2DB7D24D" w14:textId="77777777" w:rsidR="00725B3E" w:rsidRDefault="00725B3E" w:rsidP="0029751F">
                            <w:pPr>
                              <w:pStyle w:val="framsida"/>
                            </w:pPr>
                          </w:p>
                          <w:p w14:paraId="000B93AA" w14:textId="46573DC0" w:rsidR="00725B3E" w:rsidRPr="0029751F" w:rsidRDefault="00725B3E" w:rsidP="0029751F">
                            <w:pPr>
                              <w:pStyle w:val="framsida"/>
                            </w:pPr>
                            <w:r w:rsidRPr="0029751F">
                              <w:t xml:space="preserve">Handledare: </w:t>
                            </w:r>
                            <w:r w:rsidR="003961E1">
                              <w:t>Mikael Johannesson</w:t>
                            </w:r>
                          </w:p>
                          <w:p w14:paraId="572CA35E" w14:textId="532A69B0" w:rsidR="00725B3E" w:rsidRDefault="00725B3E" w:rsidP="0029751F">
                            <w:pPr>
                              <w:pStyle w:val="framsida"/>
                            </w:pPr>
                            <w:r w:rsidRPr="0029751F">
                              <w:t xml:space="preserve">Examinator: </w:t>
                            </w:r>
                            <w:r w:rsidR="003961E1">
                              <w:t>Anders Dahlb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3068C1" id="_x0000_t202" coordsize="21600,21600" o:spt="202" path="m,l,21600r21600,l21600,xe">
                <v:stroke joinstyle="miter"/>
                <v:path gradientshapeok="t" o:connecttype="rect"/>
              </v:shapetype>
              <v:shape id="Text Box 1" o:spid="_x0000_s1026" type="#_x0000_t202" style="position:absolute;left:0;text-align:left;margin-left:153pt;margin-top:333pt;width:306pt;height:324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" filled="f" stroked="f">
                <v:textbox>
                  <w:txbxContent>
                    <w:p w14:paraId="4BF1C271" w14:textId="77777777" w:rsidR="00725B3E" w:rsidRDefault="00725B3E" w:rsidP="0044638C">
                      <w:pPr>
                        <w:pStyle w:val="Titel"/>
                        <w:jc w:val="left"/>
                      </w:pPr>
                      <w:r>
                        <w:t>SVENSK TITEL</w:t>
                      </w:r>
                    </w:p>
                    <w:p w14:paraId="14BD5746" w14:textId="77777777" w:rsidR="00725B3E" w:rsidRDefault="00725B3E" w:rsidP="0044638C">
                      <w:pPr>
                        <w:pStyle w:val="Subtitel"/>
                        <w:jc w:val="left"/>
                      </w:pPr>
                      <w:r>
                        <w:t>Undertitel</w:t>
                      </w:r>
                    </w:p>
                    <w:p w14:paraId="3EC9D353" w14:textId="77777777" w:rsidR="00725B3E" w:rsidRPr="000825CB" w:rsidRDefault="00725B3E" w:rsidP="0044638C">
                      <w:pPr>
                        <w:pStyle w:val="TitelEng"/>
                        <w:jc w:val="left"/>
                        <w:rPr>
                          <w:lang w:val="sv-SE"/>
                        </w:rPr>
                      </w:pPr>
                      <w:r w:rsidRPr="000825CB">
                        <w:rPr>
                          <w:lang w:val="sv-SE"/>
                        </w:rPr>
                        <w:t>ENGLISH TITLE</w:t>
                      </w:r>
                    </w:p>
                    <w:p w14:paraId="5FBCE826" w14:textId="77777777" w:rsidR="00725B3E" w:rsidRPr="000825CB" w:rsidRDefault="00725B3E" w:rsidP="0044638C">
                      <w:pPr>
                        <w:pStyle w:val="SubtitelEng"/>
                        <w:jc w:val="left"/>
                        <w:rPr>
                          <w:lang w:val="sv-SE"/>
                        </w:rPr>
                      </w:pPr>
                      <w:r w:rsidRPr="000825CB">
                        <w:rPr>
                          <w:lang w:val="sv-SE"/>
                        </w:rPr>
                        <w:t>Subtitle</w:t>
                      </w:r>
                    </w:p>
                    <w:p w14:paraId="6D22E134" w14:textId="77777777" w:rsidR="00725B3E" w:rsidRDefault="00725B3E" w:rsidP="0029751F"/>
                    <w:p w14:paraId="6E267B34" w14:textId="77777777" w:rsidR="00725B3E" w:rsidRDefault="00725B3E" w:rsidP="0029751F"/>
                    <w:p w14:paraId="555168B5" w14:textId="3E873BB9" w:rsidR="00725B3E" w:rsidRPr="0029751F" w:rsidRDefault="00725B3E" w:rsidP="0029751F">
                      <w:pPr>
                        <w:pStyle w:val="framsida"/>
                      </w:pPr>
                      <w:r w:rsidRPr="0029751F">
                        <w:t xml:space="preserve">Examensarbete inom huvudområdet </w:t>
                      </w:r>
                      <w:r w:rsidR="00195716">
                        <w:t>Datavetenskap</w:t>
                      </w:r>
                    </w:p>
                    <w:p w14:paraId="2F2ADA78" w14:textId="77777777" w:rsidR="00725B3E" w:rsidRPr="0029751F" w:rsidRDefault="00725B3E" w:rsidP="0029751F">
                      <w:pPr>
                        <w:pStyle w:val="framsida"/>
                      </w:pPr>
                      <w:r w:rsidRPr="0029751F">
                        <w:t>Grundnivå 30 högskolepoäng</w:t>
                      </w:r>
                    </w:p>
                    <w:p w14:paraId="1A0C0AF5" w14:textId="1ABBCF6C" w:rsidR="00725B3E" w:rsidRDefault="00725B3E" w:rsidP="0029751F">
                      <w:pPr>
                        <w:pStyle w:val="framsida"/>
                      </w:pPr>
                      <w:r w:rsidRPr="0029751F">
                        <w:t>Vårtermin 201</w:t>
                      </w:r>
                      <w:r w:rsidR="00EC7623">
                        <w:t>5</w:t>
                      </w:r>
                    </w:p>
                    <w:p w14:paraId="5B0D18EB" w14:textId="77777777" w:rsidR="00725B3E" w:rsidRPr="0029751F" w:rsidRDefault="00725B3E" w:rsidP="0029751F">
                      <w:pPr>
                        <w:pStyle w:val="framsida"/>
                      </w:pPr>
                    </w:p>
                    <w:p w14:paraId="2081C6E4" w14:textId="6C18A142" w:rsidR="00725B3E" w:rsidRDefault="003961E1" w:rsidP="0029751F">
                      <w:pPr>
                        <w:pStyle w:val="framsida"/>
                      </w:pPr>
                      <w:r>
                        <w:t>Arvid Backman</w:t>
                      </w:r>
                    </w:p>
                    <w:p w14:paraId="2DB7D24D" w14:textId="77777777" w:rsidR="00725B3E" w:rsidRDefault="00725B3E" w:rsidP="0029751F">
                      <w:pPr>
                        <w:pStyle w:val="framsida"/>
                      </w:pPr>
                    </w:p>
                    <w:p w14:paraId="000B93AA" w14:textId="46573DC0" w:rsidR="00725B3E" w:rsidRPr="0029751F" w:rsidRDefault="00725B3E" w:rsidP="0029751F">
                      <w:pPr>
                        <w:pStyle w:val="framsida"/>
                      </w:pPr>
                      <w:r w:rsidRPr="0029751F">
                        <w:t xml:space="preserve">Handledare: </w:t>
                      </w:r>
                      <w:r w:rsidR="003961E1">
                        <w:t>Mikael Johannesson</w:t>
                      </w:r>
                    </w:p>
                    <w:p w14:paraId="572CA35E" w14:textId="532A69B0" w:rsidR="00725B3E" w:rsidRDefault="00725B3E" w:rsidP="0029751F">
                      <w:pPr>
                        <w:pStyle w:val="framsida"/>
                      </w:pPr>
                      <w:r w:rsidRPr="0029751F">
                        <w:t xml:space="preserve">Examinator: </w:t>
                      </w:r>
                      <w:r w:rsidR="003961E1">
                        <w:t>Anders Dahlbom</w:t>
                      </w:r>
                    </w:p>
                  </w:txbxContent>
                </v:textbox>
                <w10:wrap type="square" anchorx="margin" anchory="margin"/>
              </v:shape>
            </w:pict>
          </mc:Fallback>
        </mc:AlternateContent>
      </w:r>
      <w:r w:rsidR="00982DE2" w:rsidRPr="00D3446A">
        <mc:AlternateContent>
          <mc:Choice Requires="wps">
            <w:drawing>
              <wp:anchor distT="0" distB="0" distL="114300" distR="114300" simplePos="0" relativeHeight="251662336" behindDoc="1" locked="0" layoutInCell="1" allowOverlap="1" wp14:anchorId="60CE7092" wp14:editId="51E60A89">
                <wp:simplePos x="0" y="0"/>
                <wp:positionH relativeFrom="page">
                  <wp:posOffset>2057400</wp:posOffset>
                </wp:positionH>
                <wp:positionV relativeFrom="page">
                  <wp:posOffset>2400300</wp:posOffset>
                </wp:positionV>
                <wp:extent cx="5257800" cy="3086100"/>
                <wp:effectExtent l="0" t="0" r="0" b="12700"/>
                <wp:wrapNone/>
                <wp:docPr id="2" name="Text Box 2"/>
                <wp:cNvGraphicFramePr/>
                <a:graphic xmlns:a="http://schemas.openxmlformats.org/drawingml/2006/main">
                  <a:graphicData uri="http://schemas.microsoft.com/office/word/2010/wordprocessingShape">
                    <wps:wsp>
                      <wps:cNvSpPr txBox="1"/>
                      <wps:spPr>
                        <a:xfrm>
                          <a:off x="0" y="0"/>
                          <a:ext cx="5257800" cy="30861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ECB1057" w14:textId="77777777" w:rsidR="00725B3E" w:rsidRPr="00134A67" w:rsidRDefault="00725B3E" w:rsidP="00DE50C8">
                            <w:pPr>
                              <w:pStyle w:val="Kommentar"/>
                            </w:pPr>
                            <w:r w:rsidRPr="00134A67">
                              <w:t>[Denna rapportmall är anpassad för MS-</w:t>
                            </w:r>
                            <w:proofErr w:type="spellStart"/>
                            <w:r w:rsidRPr="00134A67">
                              <w:t>word</w:t>
                            </w:r>
                            <w:proofErr w:type="spellEnd"/>
                            <w:r w:rsidRPr="00134A67">
                              <w:t>. Det går bra att använda andra ordbehandlare men då måste omsorg läggas på att utseendet blir identisk med det som visas här. All text i mallen som omges med klamrar [ ] är instruktioner som kan plockas bort när du läst dem.</w:t>
                            </w:r>
                          </w:p>
                          <w:p w14:paraId="6F3E8E47" w14:textId="6A790C78" w:rsidR="00725B3E" w:rsidRPr="00134A67" w:rsidRDefault="00725B3E" w:rsidP="00DE50C8">
                            <w:pPr>
                              <w:pStyle w:val="Kommentar"/>
                            </w:pPr>
                            <w:r w:rsidRPr="00134A67">
                              <w:t>I MS-</w:t>
                            </w:r>
                            <w:proofErr w:type="spellStart"/>
                            <w:r w:rsidRPr="00134A67">
                              <w:t>word</w:t>
                            </w:r>
                            <w:proofErr w:type="spellEnd"/>
                            <w:r w:rsidRPr="00134A67">
                              <w:t xml:space="preserve"> uppnås bäst resultat om de fördefinierade stilmallarna används ("</w:t>
                            </w:r>
                            <w:proofErr w:type="spellStart"/>
                            <w:r w:rsidRPr="00134A67">
                              <w:t>Heading</w:t>
                            </w:r>
                            <w:proofErr w:type="spellEnd"/>
                            <w:r w:rsidRPr="00134A67">
                              <w:t xml:space="preserve"> 1", "Figurtext", "Normal" osv.). Markera först texten och välj sedan vilken stil den </w:t>
                            </w:r>
                            <w:r w:rsidR="00333533">
                              <w:t xml:space="preserve">ska </w:t>
                            </w:r>
                            <w:r w:rsidRPr="00134A67">
                              <w:t>ha.</w:t>
                            </w:r>
                          </w:p>
                          <w:p w14:paraId="10288C19" w14:textId="77777777" w:rsidR="00725B3E" w:rsidRPr="00134A67" w:rsidRDefault="00725B3E" w:rsidP="00DE50C8">
                            <w:pPr>
                              <w:pStyle w:val="Kommentar"/>
                            </w:pPr>
                            <w:r w:rsidRPr="00134A67">
                              <w:t>Skriv in ditt, din handledares och din examinators namn nedan. Titeln kan du skriva in senare (dock innan första inlämning). Det är inget krav att ha en undertitel men det måste finnas en svensk och en engelsk titel.</w:t>
                            </w:r>
                          </w:p>
                          <w:p w14:paraId="7E936449" w14:textId="77777777" w:rsidR="00725B3E" w:rsidRPr="00134A67" w:rsidRDefault="00725B3E" w:rsidP="00DE50C8">
                            <w:pPr>
                              <w:pStyle w:val="Kommentar"/>
                            </w:pPr>
                            <w:r w:rsidRPr="00134A67">
                              <w:t>Radera nu denna tex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CE7092" id="Text Box 2" o:spid="_x0000_s1027" type="#_x0000_t202" style="position:absolute;left:0;text-align:left;margin-left:162pt;margin-top:189pt;width:414pt;height:243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" filled="f" stroked="f">
                <v:textbox>
                  <w:txbxContent>
                    <w:p w14:paraId="1ECB1057" w14:textId="77777777" w:rsidR="00725B3E" w:rsidRPr="00134A67" w:rsidRDefault="00725B3E" w:rsidP="00DE50C8">
                      <w:pPr>
                        <w:pStyle w:val="Kommentar"/>
                      </w:pPr>
                      <w:r w:rsidRPr="00134A67">
                        <w:t>[Denna rapportmall är anpassad för MS-</w:t>
                      </w:r>
                      <w:proofErr w:type="spellStart"/>
                      <w:r w:rsidRPr="00134A67">
                        <w:t>word</w:t>
                      </w:r>
                      <w:proofErr w:type="spellEnd"/>
                      <w:r w:rsidRPr="00134A67">
                        <w:t>. Det går bra att använda andra ordbehandlare men då måste omsorg läggas på att utseendet blir identisk med det som visas här. All text i mallen som omges med klamrar [ ] är instruktioner som kan plockas bort när du läst dem.</w:t>
                      </w:r>
                    </w:p>
                    <w:p w14:paraId="6F3E8E47" w14:textId="6A790C78" w:rsidR="00725B3E" w:rsidRPr="00134A67" w:rsidRDefault="00725B3E" w:rsidP="00DE50C8">
                      <w:pPr>
                        <w:pStyle w:val="Kommentar"/>
                      </w:pPr>
                      <w:r w:rsidRPr="00134A67">
                        <w:t>I MS-</w:t>
                      </w:r>
                      <w:proofErr w:type="spellStart"/>
                      <w:r w:rsidRPr="00134A67">
                        <w:t>word</w:t>
                      </w:r>
                      <w:proofErr w:type="spellEnd"/>
                      <w:r w:rsidRPr="00134A67">
                        <w:t xml:space="preserve"> uppnås bäst resultat om de fördefinierade stilmallarna används ("</w:t>
                      </w:r>
                      <w:proofErr w:type="spellStart"/>
                      <w:r w:rsidRPr="00134A67">
                        <w:t>Heading</w:t>
                      </w:r>
                      <w:proofErr w:type="spellEnd"/>
                      <w:r w:rsidRPr="00134A67">
                        <w:t xml:space="preserve"> 1", "Figurtext", "Normal" osv.). Markera först texten och välj sedan vilken stil den </w:t>
                      </w:r>
                      <w:r w:rsidR="00333533">
                        <w:t xml:space="preserve">ska </w:t>
                      </w:r>
                      <w:r w:rsidRPr="00134A67">
                        <w:t>ha.</w:t>
                      </w:r>
                    </w:p>
                    <w:p w14:paraId="10288C19" w14:textId="77777777" w:rsidR="00725B3E" w:rsidRPr="00134A67" w:rsidRDefault="00725B3E" w:rsidP="00DE50C8">
                      <w:pPr>
                        <w:pStyle w:val="Kommentar"/>
                      </w:pPr>
                      <w:r w:rsidRPr="00134A67">
                        <w:t>Skriv in ditt, din handledares och din examinators namn nedan. Titeln kan du skriva in senare (dock innan första inlämning). Det är inget krav att ha en undertitel men det måste finnas en svensk och en engelsk titel.</w:t>
                      </w:r>
                    </w:p>
                    <w:p w14:paraId="7E936449" w14:textId="77777777" w:rsidR="00725B3E" w:rsidRPr="00134A67" w:rsidRDefault="00725B3E" w:rsidP="00DE50C8">
                      <w:pPr>
                        <w:pStyle w:val="Kommentar"/>
                      </w:pPr>
                      <w:r w:rsidRPr="00134A67">
                        <w:t>Radera nu denna text. ]</w:t>
                      </w:r>
                    </w:p>
                  </w:txbxContent>
                </v:textbox>
                <w10:wrap anchorx="page" anchory="page"/>
              </v:shape>
            </w:pict>
          </mc:Fallback>
        </mc:AlternateContent>
      </w:r>
    </w:p>
    <w:p w14:paraId="2EC29EA2" w14:textId="77777777" w:rsidR="0029751F" w:rsidRPr="00D3446A" w:rsidRDefault="0029751F" w:rsidP="0029751F">
      <w:pPr>
        <w:pStyle w:val="HISnormal"/>
        <w:ind w:left="3686"/>
        <w:sectPr w:rsidR="0029751F" w:rsidRPr="00D3446A" w:rsidSect="007423AD">
          <w:footerReference w:type="even" r:id="rId9"/>
          <w:pgSz w:w="11900" w:h="16840"/>
          <w:pgMar w:top="1440" w:right="1440" w:bottom="1440" w:left="1440" w:header="720" w:footer="720" w:gutter="0"/>
          <w:cols w:space="720"/>
          <w:docGrid w:linePitch="360"/>
        </w:sectPr>
      </w:pPr>
    </w:p>
    <w:p w14:paraId="69973498" w14:textId="77777777" w:rsidR="00B27FFC" w:rsidRPr="00D3446A" w:rsidRDefault="00B27FFC" w:rsidP="00B27FFC">
      <w:pPr>
        <w:pStyle w:val="SammanfattningssidaRubrik"/>
      </w:pPr>
      <w:r w:rsidRPr="00D3446A">
        <w:lastRenderedPageBreak/>
        <w:t>Sammanfattning</w:t>
      </w:r>
    </w:p>
    <w:p w14:paraId="68C991CB" w14:textId="77777777" w:rsidR="00B27FFC" w:rsidRPr="00D3446A" w:rsidRDefault="00B27FFC" w:rsidP="00B27FFC"/>
    <w:p w14:paraId="17EB0C23" w14:textId="205AEAD1" w:rsidR="00B27FFC" w:rsidRPr="00D3446A" w:rsidRDefault="00B27FFC" w:rsidP="00B27FFC">
      <w:pPr>
        <w:pStyle w:val="Sammanfattning"/>
      </w:pPr>
      <w:r w:rsidRPr="00D3446A">
        <w:t xml:space="preserve">[Direkt efter titelsidan </w:t>
      </w:r>
      <w:r w:rsidR="00333533">
        <w:t xml:space="preserve">ska </w:t>
      </w:r>
      <w:r w:rsidRPr="00D3446A">
        <w:t xml:space="preserve">det finnas en sammanfattning, som omfattar högst 150 ord. Denna sida ingår inte i ordinarie sidnumrering. Sammanfattningen </w:t>
      </w:r>
      <w:r w:rsidR="00333533">
        <w:t xml:space="preserve">ska </w:t>
      </w:r>
      <w:r w:rsidRPr="00D3446A">
        <w:t xml:space="preserve">i kort form sammanfatta hela arbetet inklusive bakgrund, problemformulering, genomförande/implementation, resultat och framtida arbete. Den </w:t>
      </w:r>
      <w:r w:rsidR="00333533">
        <w:t xml:space="preserve">ska </w:t>
      </w:r>
      <w:r w:rsidRPr="00D3446A">
        <w:t>därmed vara det sista som skrivs i rapporten. Den behöver därför endast vara med i den rapport som lämnas in för opponering (och den slutgiltiga rapporten). I tidigare inlämningar kan denna text lämnas oförändrad.]</w:t>
      </w:r>
    </w:p>
    <w:p w14:paraId="7B4C7B13" w14:textId="2F3D6A11" w:rsidR="0029751F" w:rsidRPr="00D3446A" w:rsidRDefault="00B27FFC" w:rsidP="00007BFC">
      <w:pPr>
        <w:pStyle w:val="Nyckelord"/>
      </w:pPr>
      <w:r w:rsidRPr="00D3446A">
        <w:rPr>
          <w:b/>
        </w:rPr>
        <w:t>Nyckelord:</w:t>
      </w:r>
      <w:r w:rsidRPr="00D3446A">
        <w:t xml:space="preserve"> [minst tre nyckelord men inte allt för många, helst inte fler än sex stycken]</w:t>
      </w:r>
    </w:p>
    <w:p w14:paraId="621ACF5D" w14:textId="3991FDAD" w:rsidR="00B27FFC" w:rsidRPr="00D3446A" w:rsidRDefault="00B27FFC">
      <w:pPr>
        <w:spacing w:after="0" w:line="240" w:lineRule="auto"/>
        <w:jc w:val="left"/>
        <w:rPr>
          <w:rFonts w:eastAsia="Times New Roman"/>
          <w:noProof/>
          <w:sz w:val="24"/>
          <w:szCs w:val="20"/>
          <w:lang w:eastAsia="sv-SE"/>
        </w:rPr>
      </w:pPr>
      <w:r w:rsidRPr="00D3446A">
        <w:br w:type="page"/>
      </w:r>
    </w:p>
    <w:sdt>
      <w:sdtPr>
        <w:rPr>
          <w:rFonts w:ascii="Georgia" w:eastAsia="Calibri" w:hAnsi="Georgia" w:cs="Times New Roman"/>
          <w:b w:val="0"/>
          <w:bCs w:val="0"/>
          <w:color w:val="auto"/>
          <w:sz w:val="22"/>
          <w:szCs w:val="22"/>
          <w:lang w:val="sv-SE"/>
        </w:rPr>
        <w:id w:val="696982323"/>
        <w:docPartObj>
          <w:docPartGallery w:val="Table of Contents"/>
          <w:docPartUnique/>
        </w:docPartObj>
      </w:sdtPr>
      <w:sdtEndPr>
        <w:rPr>
          <w:noProof/>
        </w:rPr>
      </w:sdtEndPr>
      <w:sdtContent>
        <w:p w14:paraId="6993DF0E" w14:textId="03CE9FFC" w:rsidR="009D17ED" w:rsidRPr="00D3446A" w:rsidRDefault="009E6E91">
          <w:pPr>
            <w:pStyle w:val="Innehllsfrteckningsrubrik"/>
            <w:rPr>
              <w:lang w:val="sv-SE"/>
            </w:rPr>
          </w:pPr>
          <w:r w:rsidRPr="00D3446A">
            <w:rPr>
              <w:lang w:val="sv-SE"/>
            </w:rPr>
            <w:t>Innehållsförteckning</w:t>
          </w:r>
        </w:p>
        <w:p w14:paraId="22219797" w14:textId="77777777" w:rsidR="00953FF8" w:rsidRDefault="009D17ED">
          <w:pPr>
            <w:pStyle w:val="Innehll1"/>
            <w:tabs>
              <w:tab w:val="left" w:pos="373"/>
              <w:tab w:val="right" w:leader="dot" w:pos="9010"/>
            </w:tabs>
            <w:rPr>
              <w:rFonts w:asciiTheme="minorHAnsi" w:eastAsiaTheme="minorEastAsia" w:hAnsiTheme="minorHAnsi" w:cstheme="minorBidi"/>
              <w:b w:val="0"/>
              <w:bCs w:val="0"/>
              <w:noProof/>
              <w:lang w:eastAsia="ja-JP"/>
            </w:rPr>
          </w:pPr>
          <w:r w:rsidRPr="00D3446A">
            <w:rPr>
              <w:b w:val="0"/>
            </w:rPr>
            <w:fldChar w:fldCharType="begin"/>
          </w:r>
          <w:r w:rsidRPr="00D3446A">
            <w:instrText xml:space="preserve"> TOC \o "1-3" \h \z \u </w:instrText>
          </w:r>
          <w:r w:rsidRPr="00D3446A">
            <w:rPr>
              <w:b w:val="0"/>
            </w:rPr>
            <w:fldChar w:fldCharType="separate"/>
          </w:r>
          <w:r w:rsidR="00953FF8">
            <w:rPr>
              <w:noProof/>
            </w:rPr>
            <w:t>1</w:t>
          </w:r>
          <w:r w:rsidR="00953FF8">
            <w:rPr>
              <w:rFonts w:asciiTheme="minorHAnsi" w:eastAsiaTheme="minorEastAsia" w:hAnsiTheme="minorHAnsi" w:cstheme="minorBidi"/>
              <w:b w:val="0"/>
              <w:bCs w:val="0"/>
              <w:noProof/>
              <w:lang w:eastAsia="ja-JP"/>
            </w:rPr>
            <w:tab/>
          </w:r>
          <w:r w:rsidR="00953FF8">
            <w:rPr>
              <w:noProof/>
            </w:rPr>
            <w:t>Introduktion</w:t>
          </w:r>
          <w:r w:rsidR="00953FF8">
            <w:rPr>
              <w:noProof/>
            </w:rPr>
            <w:tab/>
          </w:r>
          <w:r w:rsidR="00953FF8">
            <w:rPr>
              <w:noProof/>
            </w:rPr>
            <w:fldChar w:fldCharType="begin"/>
          </w:r>
          <w:r w:rsidR="00953FF8">
            <w:rPr>
              <w:noProof/>
            </w:rPr>
            <w:instrText xml:space="preserve"> PAGEREF _Toc282412514 \h </w:instrText>
          </w:r>
          <w:r w:rsidR="00953FF8">
            <w:rPr>
              <w:noProof/>
            </w:rPr>
          </w:r>
          <w:r w:rsidR="00953FF8">
            <w:rPr>
              <w:noProof/>
            </w:rPr>
            <w:fldChar w:fldCharType="separate"/>
          </w:r>
          <w:r w:rsidR="00953FF8">
            <w:rPr>
              <w:noProof/>
            </w:rPr>
            <w:t>1</w:t>
          </w:r>
          <w:r w:rsidR="00953FF8">
            <w:rPr>
              <w:noProof/>
            </w:rPr>
            <w:fldChar w:fldCharType="end"/>
          </w:r>
        </w:p>
        <w:p w14:paraId="7DC13F70" w14:textId="77777777" w:rsidR="00953FF8" w:rsidRDefault="00953FF8">
          <w:pPr>
            <w:pStyle w:val="Innehll1"/>
            <w:tabs>
              <w:tab w:val="left" w:pos="373"/>
              <w:tab w:val="right" w:leader="dot" w:pos="9010"/>
            </w:tabs>
            <w:rPr>
              <w:rFonts w:asciiTheme="minorHAnsi" w:eastAsiaTheme="minorEastAsia" w:hAnsiTheme="minorHAnsi" w:cstheme="minorBidi"/>
              <w:b w:val="0"/>
              <w:bCs w:val="0"/>
              <w:noProof/>
              <w:lang w:eastAsia="ja-JP"/>
            </w:rPr>
          </w:pPr>
          <w:r>
            <w:rPr>
              <w:noProof/>
            </w:rPr>
            <w:t>2</w:t>
          </w:r>
          <w:r>
            <w:rPr>
              <w:rFonts w:asciiTheme="minorHAnsi" w:eastAsiaTheme="minorEastAsia" w:hAnsiTheme="minorHAnsi" w:cstheme="minorBidi"/>
              <w:b w:val="0"/>
              <w:bCs w:val="0"/>
              <w:noProof/>
              <w:lang w:eastAsia="ja-JP"/>
            </w:rPr>
            <w:tab/>
          </w:r>
          <w:r>
            <w:rPr>
              <w:noProof/>
            </w:rPr>
            <w:t>Bakgrund</w:t>
          </w:r>
          <w:r>
            <w:rPr>
              <w:noProof/>
            </w:rPr>
            <w:tab/>
          </w:r>
          <w:r>
            <w:rPr>
              <w:noProof/>
            </w:rPr>
            <w:fldChar w:fldCharType="begin"/>
          </w:r>
          <w:r>
            <w:rPr>
              <w:noProof/>
            </w:rPr>
            <w:instrText xml:space="preserve"> PAGEREF _Toc282412515 \h </w:instrText>
          </w:r>
          <w:r>
            <w:rPr>
              <w:noProof/>
            </w:rPr>
          </w:r>
          <w:r>
            <w:rPr>
              <w:noProof/>
            </w:rPr>
            <w:fldChar w:fldCharType="separate"/>
          </w:r>
          <w:r>
            <w:rPr>
              <w:noProof/>
            </w:rPr>
            <w:t>2</w:t>
          </w:r>
          <w:r>
            <w:rPr>
              <w:noProof/>
            </w:rPr>
            <w:fldChar w:fldCharType="end"/>
          </w:r>
        </w:p>
        <w:p w14:paraId="79ABA5BE" w14:textId="77777777" w:rsidR="00953FF8" w:rsidRDefault="00953FF8">
          <w:pPr>
            <w:pStyle w:val="Innehll2"/>
            <w:tabs>
              <w:tab w:val="left" w:pos="766"/>
              <w:tab w:val="right" w:leader="dot" w:pos="9010"/>
            </w:tabs>
            <w:rPr>
              <w:rFonts w:asciiTheme="minorHAnsi" w:eastAsiaTheme="minorEastAsia" w:hAnsiTheme="minorHAnsi" w:cstheme="minorBidi"/>
              <w:bCs w:val="0"/>
              <w:noProof/>
              <w:sz w:val="24"/>
              <w:szCs w:val="24"/>
              <w:lang w:eastAsia="ja-JP"/>
            </w:rPr>
          </w:pPr>
          <w:r>
            <w:rPr>
              <w:noProof/>
            </w:rPr>
            <w:t>2.1</w:t>
          </w:r>
          <w:r>
            <w:rPr>
              <w:rFonts w:asciiTheme="minorHAnsi" w:eastAsiaTheme="minorEastAsia" w:hAnsiTheme="minorHAnsi" w:cstheme="minorBidi"/>
              <w:bCs w:val="0"/>
              <w:noProof/>
              <w:sz w:val="24"/>
              <w:szCs w:val="24"/>
              <w:lang w:eastAsia="ja-JP"/>
            </w:rPr>
            <w:tab/>
          </w:r>
          <w:r>
            <w:rPr>
              <w:noProof/>
            </w:rPr>
            <w:t>Underrubrik bakgrund</w:t>
          </w:r>
          <w:r>
            <w:rPr>
              <w:noProof/>
            </w:rPr>
            <w:tab/>
          </w:r>
          <w:r>
            <w:rPr>
              <w:noProof/>
            </w:rPr>
            <w:fldChar w:fldCharType="begin"/>
          </w:r>
          <w:r>
            <w:rPr>
              <w:noProof/>
            </w:rPr>
            <w:instrText xml:space="preserve"> PAGEREF _Toc282412516 \h </w:instrText>
          </w:r>
          <w:r>
            <w:rPr>
              <w:noProof/>
            </w:rPr>
          </w:r>
          <w:r>
            <w:rPr>
              <w:noProof/>
            </w:rPr>
            <w:fldChar w:fldCharType="separate"/>
          </w:r>
          <w:r>
            <w:rPr>
              <w:noProof/>
            </w:rPr>
            <w:t>2</w:t>
          </w:r>
          <w:r>
            <w:rPr>
              <w:noProof/>
            </w:rPr>
            <w:fldChar w:fldCharType="end"/>
          </w:r>
        </w:p>
        <w:p w14:paraId="4902662E" w14:textId="77777777" w:rsidR="00953FF8" w:rsidRDefault="00953FF8">
          <w:pPr>
            <w:pStyle w:val="Innehll3"/>
            <w:tabs>
              <w:tab w:val="left" w:pos="1125"/>
              <w:tab w:val="right" w:leader="dot" w:pos="9010"/>
            </w:tabs>
            <w:rPr>
              <w:rFonts w:asciiTheme="minorHAnsi" w:eastAsiaTheme="minorEastAsia" w:hAnsiTheme="minorHAnsi" w:cstheme="minorBidi"/>
              <w:noProof/>
              <w:sz w:val="24"/>
              <w:szCs w:val="24"/>
              <w:lang w:eastAsia="ja-JP"/>
            </w:rPr>
          </w:pPr>
          <w:r>
            <w:rPr>
              <w:noProof/>
            </w:rPr>
            <w:t>2.1.1</w:t>
          </w:r>
          <w:r>
            <w:rPr>
              <w:rFonts w:asciiTheme="minorHAnsi" w:eastAsiaTheme="minorEastAsia" w:hAnsiTheme="minorHAnsi" w:cstheme="minorBidi"/>
              <w:noProof/>
              <w:sz w:val="24"/>
              <w:szCs w:val="24"/>
              <w:lang w:eastAsia="ja-JP"/>
            </w:rPr>
            <w:tab/>
          </w:r>
          <w:r>
            <w:rPr>
              <w:noProof/>
            </w:rPr>
            <w:t>Underrubrik till underrubrik</w:t>
          </w:r>
          <w:r>
            <w:rPr>
              <w:noProof/>
            </w:rPr>
            <w:tab/>
          </w:r>
          <w:r>
            <w:rPr>
              <w:noProof/>
            </w:rPr>
            <w:fldChar w:fldCharType="begin"/>
          </w:r>
          <w:r>
            <w:rPr>
              <w:noProof/>
            </w:rPr>
            <w:instrText xml:space="preserve"> PAGEREF _Toc282412517 \h </w:instrText>
          </w:r>
          <w:r>
            <w:rPr>
              <w:noProof/>
            </w:rPr>
          </w:r>
          <w:r>
            <w:rPr>
              <w:noProof/>
            </w:rPr>
            <w:fldChar w:fldCharType="separate"/>
          </w:r>
          <w:r>
            <w:rPr>
              <w:noProof/>
            </w:rPr>
            <w:t>2</w:t>
          </w:r>
          <w:r>
            <w:rPr>
              <w:noProof/>
            </w:rPr>
            <w:fldChar w:fldCharType="end"/>
          </w:r>
        </w:p>
        <w:p w14:paraId="7C16CBCC" w14:textId="77777777" w:rsidR="00953FF8" w:rsidRDefault="00953FF8">
          <w:pPr>
            <w:pStyle w:val="Innehll2"/>
            <w:tabs>
              <w:tab w:val="left" w:pos="766"/>
              <w:tab w:val="right" w:leader="dot" w:pos="9010"/>
            </w:tabs>
            <w:rPr>
              <w:rFonts w:asciiTheme="minorHAnsi" w:eastAsiaTheme="minorEastAsia" w:hAnsiTheme="minorHAnsi" w:cstheme="minorBidi"/>
              <w:bCs w:val="0"/>
              <w:noProof/>
              <w:sz w:val="24"/>
              <w:szCs w:val="24"/>
              <w:lang w:eastAsia="ja-JP"/>
            </w:rPr>
          </w:pPr>
          <w:r>
            <w:rPr>
              <w:noProof/>
            </w:rPr>
            <w:t>2.2</w:t>
          </w:r>
          <w:r>
            <w:rPr>
              <w:rFonts w:asciiTheme="minorHAnsi" w:eastAsiaTheme="minorEastAsia" w:hAnsiTheme="minorHAnsi" w:cstheme="minorBidi"/>
              <w:bCs w:val="0"/>
              <w:noProof/>
              <w:sz w:val="24"/>
              <w:szCs w:val="24"/>
              <w:lang w:eastAsia="ja-JP"/>
            </w:rPr>
            <w:tab/>
          </w:r>
          <w:r>
            <w:rPr>
              <w:noProof/>
            </w:rPr>
            <w:t>Exempel på hur figurer kan användas</w:t>
          </w:r>
          <w:r>
            <w:rPr>
              <w:noProof/>
            </w:rPr>
            <w:tab/>
          </w:r>
          <w:r>
            <w:rPr>
              <w:noProof/>
            </w:rPr>
            <w:fldChar w:fldCharType="begin"/>
          </w:r>
          <w:r>
            <w:rPr>
              <w:noProof/>
            </w:rPr>
            <w:instrText xml:space="preserve"> PAGEREF _Toc282412518 \h </w:instrText>
          </w:r>
          <w:r>
            <w:rPr>
              <w:noProof/>
            </w:rPr>
          </w:r>
          <w:r>
            <w:rPr>
              <w:noProof/>
            </w:rPr>
            <w:fldChar w:fldCharType="separate"/>
          </w:r>
          <w:r>
            <w:rPr>
              <w:noProof/>
            </w:rPr>
            <w:t>2</w:t>
          </w:r>
          <w:r>
            <w:rPr>
              <w:noProof/>
            </w:rPr>
            <w:fldChar w:fldCharType="end"/>
          </w:r>
        </w:p>
        <w:p w14:paraId="11955031" w14:textId="77777777" w:rsidR="00953FF8" w:rsidRDefault="00953FF8">
          <w:pPr>
            <w:pStyle w:val="Innehll2"/>
            <w:tabs>
              <w:tab w:val="left" w:pos="766"/>
              <w:tab w:val="right" w:leader="dot" w:pos="9010"/>
            </w:tabs>
            <w:rPr>
              <w:rFonts w:asciiTheme="minorHAnsi" w:eastAsiaTheme="minorEastAsia" w:hAnsiTheme="minorHAnsi" w:cstheme="minorBidi"/>
              <w:bCs w:val="0"/>
              <w:noProof/>
              <w:sz w:val="24"/>
              <w:szCs w:val="24"/>
              <w:lang w:eastAsia="ja-JP"/>
            </w:rPr>
          </w:pPr>
          <w:r>
            <w:rPr>
              <w:noProof/>
            </w:rPr>
            <w:t>2.3</w:t>
          </w:r>
          <w:r>
            <w:rPr>
              <w:rFonts w:asciiTheme="minorHAnsi" w:eastAsiaTheme="minorEastAsia" w:hAnsiTheme="minorHAnsi" w:cstheme="minorBidi"/>
              <w:bCs w:val="0"/>
              <w:noProof/>
              <w:sz w:val="24"/>
              <w:szCs w:val="24"/>
              <w:lang w:eastAsia="ja-JP"/>
            </w:rPr>
            <w:tab/>
          </w:r>
          <w:r>
            <w:rPr>
              <w:noProof/>
            </w:rPr>
            <w:t>Tabeller</w:t>
          </w:r>
          <w:r>
            <w:rPr>
              <w:noProof/>
            </w:rPr>
            <w:tab/>
          </w:r>
          <w:r>
            <w:rPr>
              <w:noProof/>
            </w:rPr>
            <w:fldChar w:fldCharType="begin"/>
          </w:r>
          <w:r>
            <w:rPr>
              <w:noProof/>
            </w:rPr>
            <w:instrText xml:space="preserve"> PAGEREF _Toc282412519 \h </w:instrText>
          </w:r>
          <w:r>
            <w:rPr>
              <w:noProof/>
            </w:rPr>
          </w:r>
          <w:r>
            <w:rPr>
              <w:noProof/>
            </w:rPr>
            <w:fldChar w:fldCharType="separate"/>
          </w:r>
          <w:r>
            <w:rPr>
              <w:noProof/>
            </w:rPr>
            <w:t>4</w:t>
          </w:r>
          <w:r>
            <w:rPr>
              <w:noProof/>
            </w:rPr>
            <w:fldChar w:fldCharType="end"/>
          </w:r>
        </w:p>
        <w:p w14:paraId="28321DAD" w14:textId="77777777" w:rsidR="00953FF8" w:rsidRDefault="00953FF8">
          <w:pPr>
            <w:pStyle w:val="Innehll2"/>
            <w:tabs>
              <w:tab w:val="left" w:pos="766"/>
              <w:tab w:val="right" w:leader="dot" w:pos="9010"/>
            </w:tabs>
            <w:rPr>
              <w:rFonts w:asciiTheme="minorHAnsi" w:eastAsiaTheme="minorEastAsia" w:hAnsiTheme="minorHAnsi" w:cstheme="minorBidi"/>
              <w:bCs w:val="0"/>
              <w:noProof/>
              <w:sz w:val="24"/>
              <w:szCs w:val="24"/>
              <w:lang w:eastAsia="ja-JP"/>
            </w:rPr>
          </w:pPr>
          <w:r>
            <w:rPr>
              <w:noProof/>
            </w:rPr>
            <w:t>2.4</w:t>
          </w:r>
          <w:r>
            <w:rPr>
              <w:rFonts w:asciiTheme="minorHAnsi" w:eastAsiaTheme="minorEastAsia" w:hAnsiTheme="minorHAnsi" w:cstheme="minorBidi"/>
              <w:bCs w:val="0"/>
              <w:noProof/>
              <w:sz w:val="24"/>
              <w:szCs w:val="24"/>
              <w:lang w:eastAsia="ja-JP"/>
            </w:rPr>
            <w:tab/>
          </w:r>
          <w:r>
            <w:rPr>
              <w:noProof/>
            </w:rPr>
            <w:t>Citat</w:t>
          </w:r>
          <w:r>
            <w:rPr>
              <w:noProof/>
            </w:rPr>
            <w:tab/>
          </w:r>
          <w:r>
            <w:rPr>
              <w:noProof/>
            </w:rPr>
            <w:fldChar w:fldCharType="begin"/>
          </w:r>
          <w:r>
            <w:rPr>
              <w:noProof/>
            </w:rPr>
            <w:instrText xml:space="preserve"> PAGEREF _Toc282412520 \h </w:instrText>
          </w:r>
          <w:r>
            <w:rPr>
              <w:noProof/>
            </w:rPr>
          </w:r>
          <w:r>
            <w:rPr>
              <w:noProof/>
            </w:rPr>
            <w:fldChar w:fldCharType="separate"/>
          </w:r>
          <w:r>
            <w:rPr>
              <w:noProof/>
            </w:rPr>
            <w:t>4</w:t>
          </w:r>
          <w:r>
            <w:rPr>
              <w:noProof/>
            </w:rPr>
            <w:fldChar w:fldCharType="end"/>
          </w:r>
        </w:p>
        <w:p w14:paraId="25A94054" w14:textId="77777777" w:rsidR="00953FF8" w:rsidRDefault="00953FF8">
          <w:pPr>
            <w:pStyle w:val="Innehll1"/>
            <w:tabs>
              <w:tab w:val="left" w:pos="373"/>
              <w:tab w:val="right" w:leader="dot" w:pos="9010"/>
            </w:tabs>
            <w:rPr>
              <w:rFonts w:asciiTheme="minorHAnsi" w:eastAsiaTheme="minorEastAsia" w:hAnsiTheme="minorHAnsi" w:cstheme="minorBidi"/>
              <w:b w:val="0"/>
              <w:bCs w:val="0"/>
              <w:noProof/>
              <w:lang w:eastAsia="ja-JP"/>
            </w:rPr>
          </w:pPr>
          <w:r>
            <w:rPr>
              <w:noProof/>
            </w:rPr>
            <w:t>3</w:t>
          </w:r>
          <w:r>
            <w:rPr>
              <w:rFonts w:asciiTheme="minorHAnsi" w:eastAsiaTheme="minorEastAsia" w:hAnsiTheme="minorHAnsi" w:cstheme="minorBidi"/>
              <w:b w:val="0"/>
              <w:bCs w:val="0"/>
              <w:noProof/>
              <w:lang w:eastAsia="ja-JP"/>
            </w:rPr>
            <w:tab/>
          </w:r>
          <w:r>
            <w:rPr>
              <w:noProof/>
            </w:rPr>
            <w:t>Problemformulering</w:t>
          </w:r>
          <w:r>
            <w:rPr>
              <w:noProof/>
            </w:rPr>
            <w:tab/>
          </w:r>
          <w:r>
            <w:rPr>
              <w:noProof/>
            </w:rPr>
            <w:fldChar w:fldCharType="begin"/>
          </w:r>
          <w:r>
            <w:rPr>
              <w:noProof/>
            </w:rPr>
            <w:instrText xml:space="preserve"> PAGEREF _Toc282412521 \h </w:instrText>
          </w:r>
          <w:r>
            <w:rPr>
              <w:noProof/>
            </w:rPr>
          </w:r>
          <w:r>
            <w:rPr>
              <w:noProof/>
            </w:rPr>
            <w:fldChar w:fldCharType="separate"/>
          </w:r>
          <w:r>
            <w:rPr>
              <w:noProof/>
            </w:rPr>
            <w:t>5</w:t>
          </w:r>
          <w:r>
            <w:rPr>
              <w:noProof/>
            </w:rPr>
            <w:fldChar w:fldCharType="end"/>
          </w:r>
        </w:p>
        <w:p w14:paraId="69159F1E" w14:textId="77777777" w:rsidR="00953FF8" w:rsidRDefault="00953FF8">
          <w:pPr>
            <w:pStyle w:val="Innehll2"/>
            <w:tabs>
              <w:tab w:val="left" w:pos="766"/>
              <w:tab w:val="right" w:leader="dot" w:pos="9010"/>
            </w:tabs>
            <w:rPr>
              <w:rFonts w:asciiTheme="minorHAnsi" w:eastAsiaTheme="minorEastAsia" w:hAnsiTheme="minorHAnsi" w:cstheme="minorBidi"/>
              <w:bCs w:val="0"/>
              <w:noProof/>
              <w:sz w:val="24"/>
              <w:szCs w:val="24"/>
              <w:lang w:eastAsia="ja-JP"/>
            </w:rPr>
          </w:pPr>
          <w:r>
            <w:rPr>
              <w:noProof/>
            </w:rPr>
            <w:t>3.1</w:t>
          </w:r>
          <w:r>
            <w:rPr>
              <w:rFonts w:asciiTheme="minorHAnsi" w:eastAsiaTheme="minorEastAsia" w:hAnsiTheme="minorHAnsi" w:cstheme="minorBidi"/>
              <w:bCs w:val="0"/>
              <w:noProof/>
              <w:sz w:val="24"/>
              <w:szCs w:val="24"/>
              <w:lang w:eastAsia="ja-JP"/>
            </w:rPr>
            <w:tab/>
          </w:r>
          <w:r>
            <w:rPr>
              <w:noProof/>
            </w:rPr>
            <w:t>Metodbeskrivning</w:t>
          </w:r>
          <w:r>
            <w:rPr>
              <w:noProof/>
            </w:rPr>
            <w:tab/>
          </w:r>
          <w:r>
            <w:rPr>
              <w:noProof/>
            </w:rPr>
            <w:fldChar w:fldCharType="begin"/>
          </w:r>
          <w:r>
            <w:rPr>
              <w:noProof/>
            </w:rPr>
            <w:instrText xml:space="preserve"> PAGEREF _Toc282412522 \h </w:instrText>
          </w:r>
          <w:r>
            <w:rPr>
              <w:noProof/>
            </w:rPr>
          </w:r>
          <w:r>
            <w:rPr>
              <w:noProof/>
            </w:rPr>
            <w:fldChar w:fldCharType="separate"/>
          </w:r>
          <w:r>
            <w:rPr>
              <w:noProof/>
            </w:rPr>
            <w:t>5</w:t>
          </w:r>
          <w:r>
            <w:rPr>
              <w:noProof/>
            </w:rPr>
            <w:fldChar w:fldCharType="end"/>
          </w:r>
        </w:p>
        <w:p w14:paraId="7D864279" w14:textId="77777777" w:rsidR="00953FF8" w:rsidRDefault="00953FF8">
          <w:pPr>
            <w:pStyle w:val="Innehll1"/>
            <w:tabs>
              <w:tab w:val="left" w:pos="373"/>
              <w:tab w:val="right" w:leader="dot" w:pos="9010"/>
            </w:tabs>
            <w:rPr>
              <w:rFonts w:asciiTheme="minorHAnsi" w:eastAsiaTheme="minorEastAsia" w:hAnsiTheme="minorHAnsi" w:cstheme="minorBidi"/>
              <w:b w:val="0"/>
              <w:bCs w:val="0"/>
              <w:noProof/>
              <w:lang w:eastAsia="ja-JP"/>
            </w:rPr>
          </w:pPr>
          <w:r>
            <w:rPr>
              <w:noProof/>
            </w:rPr>
            <w:t>4</w:t>
          </w:r>
          <w:r>
            <w:rPr>
              <w:rFonts w:asciiTheme="minorHAnsi" w:eastAsiaTheme="minorEastAsia" w:hAnsiTheme="minorHAnsi" w:cstheme="minorBidi"/>
              <w:b w:val="0"/>
              <w:bCs w:val="0"/>
              <w:noProof/>
              <w:lang w:eastAsia="ja-JP"/>
            </w:rPr>
            <w:tab/>
          </w:r>
          <w:r>
            <w:rPr>
              <w:noProof/>
            </w:rPr>
            <w:t>Genomförande/Implementation/ Projektbeskrivning</w:t>
          </w:r>
          <w:r>
            <w:rPr>
              <w:noProof/>
            </w:rPr>
            <w:tab/>
          </w:r>
          <w:r>
            <w:rPr>
              <w:noProof/>
            </w:rPr>
            <w:fldChar w:fldCharType="begin"/>
          </w:r>
          <w:r>
            <w:rPr>
              <w:noProof/>
            </w:rPr>
            <w:instrText xml:space="preserve"> PAGEREF _Toc282412523 \h </w:instrText>
          </w:r>
          <w:r>
            <w:rPr>
              <w:noProof/>
            </w:rPr>
          </w:r>
          <w:r>
            <w:rPr>
              <w:noProof/>
            </w:rPr>
            <w:fldChar w:fldCharType="separate"/>
          </w:r>
          <w:r>
            <w:rPr>
              <w:noProof/>
            </w:rPr>
            <w:t>6</w:t>
          </w:r>
          <w:r>
            <w:rPr>
              <w:noProof/>
            </w:rPr>
            <w:fldChar w:fldCharType="end"/>
          </w:r>
        </w:p>
        <w:p w14:paraId="22B11079" w14:textId="77777777" w:rsidR="00953FF8" w:rsidRDefault="00953FF8">
          <w:pPr>
            <w:pStyle w:val="Innehll2"/>
            <w:tabs>
              <w:tab w:val="left" w:pos="766"/>
              <w:tab w:val="right" w:leader="dot" w:pos="9010"/>
            </w:tabs>
            <w:rPr>
              <w:rFonts w:asciiTheme="minorHAnsi" w:eastAsiaTheme="minorEastAsia" w:hAnsiTheme="minorHAnsi" w:cstheme="minorBidi"/>
              <w:bCs w:val="0"/>
              <w:noProof/>
              <w:sz w:val="24"/>
              <w:szCs w:val="24"/>
              <w:lang w:eastAsia="ja-JP"/>
            </w:rPr>
          </w:pPr>
          <w:r>
            <w:rPr>
              <w:noProof/>
            </w:rPr>
            <w:t>4.1</w:t>
          </w:r>
          <w:r>
            <w:rPr>
              <w:rFonts w:asciiTheme="minorHAnsi" w:eastAsiaTheme="minorEastAsia" w:hAnsiTheme="minorHAnsi" w:cstheme="minorBidi"/>
              <w:bCs w:val="0"/>
              <w:noProof/>
              <w:sz w:val="24"/>
              <w:szCs w:val="24"/>
              <w:lang w:eastAsia="ja-JP"/>
            </w:rPr>
            <w:tab/>
          </w:r>
          <w:r>
            <w:rPr>
              <w:noProof/>
            </w:rPr>
            <w:t>Research / Förstudie</w:t>
          </w:r>
          <w:r>
            <w:rPr>
              <w:noProof/>
            </w:rPr>
            <w:tab/>
          </w:r>
          <w:r>
            <w:rPr>
              <w:noProof/>
            </w:rPr>
            <w:fldChar w:fldCharType="begin"/>
          </w:r>
          <w:r>
            <w:rPr>
              <w:noProof/>
            </w:rPr>
            <w:instrText xml:space="preserve"> PAGEREF _Toc282412524 \h </w:instrText>
          </w:r>
          <w:r>
            <w:rPr>
              <w:noProof/>
            </w:rPr>
          </w:r>
          <w:r>
            <w:rPr>
              <w:noProof/>
            </w:rPr>
            <w:fldChar w:fldCharType="separate"/>
          </w:r>
          <w:r>
            <w:rPr>
              <w:noProof/>
            </w:rPr>
            <w:t>6</w:t>
          </w:r>
          <w:r>
            <w:rPr>
              <w:noProof/>
            </w:rPr>
            <w:fldChar w:fldCharType="end"/>
          </w:r>
        </w:p>
        <w:p w14:paraId="7DD1B6D0" w14:textId="77777777" w:rsidR="00953FF8" w:rsidRDefault="00953FF8">
          <w:pPr>
            <w:pStyle w:val="Innehll2"/>
            <w:tabs>
              <w:tab w:val="left" w:pos="766"/>
              <w:tab w:val="right" w:leader="dot" w:pos="9010"/>
            </w:tabs>
            <w:rPr>
              <w:rFonts w:asciiTheme="minorHAnsi" w:eastAsiaTheme="minorEastAsia" w:hAnsiTheme="minorHAnsi" w:cstheme="minorBidi"/>
              <w:bCs w:val="0"/>
              <w:noProof/>
              <w:sz w:val="24"/>
              <w:szCs w:val="24"/>
              <w:lang w:eastAsia="ja-JP"/>
            </w:rPr>
          </w:pPr>
          <w:r>
            <w:rPr>
              <w:noProof/>
            </w:rPr>
            <w:t>4.2</w:t>
          </w:r>
          <w:r>
            <w:rPr>
              <w:rFonts w:asciiTheme="minorHAnsi" w:eastAsiaTheme="minorEastAsia" w:hAnsiTheme="minorHAnsi" w:cstheme="minorBidi"/>
              <w:bCs w:val="0"/>
              <w:noProof/>
              <w:sz w:val="24"/>
              <w:szCs w:val="24"/>
              <w:lang w:eastAsia="ja-JP"/>
            </w:rPr>
            <w:tab/>
          </w:r>
          <w:r>
            <w:rPr>
              <w:noProof/>
            </w:rPr>
            <w:t>Progressionsexempel: modellering</w:t>
          </w:r>
          <w:r>
            <w:rPr>
              <w:noProof/>
            </w:rPr>
            <w:tab/>
          </w:r>
          <w:r>
            <w:rPr>
              <w:noProof/>
            </w:rPr>
            <w:fldChar w:fldCharType="begin"/>
          </w:r>
          <w:r>
            <w:rPr>
              <w:noProof/>
            </w:rPr>
            <w:instrText xml:space="preserve"> PAGEREF _Toc282412525 \h </w:instrText>
          </w:r>
          <w:r>
            <w:rPr>
              <w:noProof/>
            </w:rPr>
          </w:r>
          <w:r>
            <w:rPr>
              <w:noProof/>
            </w:rPr>
            <w:fldChar w:fldCharType="separate"/>
          </w:r>
          <w:r>
            <w:rPr>
              <w:noProof/>
            </w:rPr>
            <w:t>6</w:t>
          </w:r>
          <w:r>
            <w:rPr>
              <w:noProof/>
            </w:rPr>
            <w:fldChar w:fldCharType="end"/>
          </w:r>
        </w:p>
        <w:p w14:paraId="715F46FD" w14:textId="77777777" w:rsidR="00953FF8" w:rsidRDefault="00953FF8">
          <w:pPr>
            <w:pStyle w:val="Innehll1"/>
            <w:tabs>
              <w:tab w:val="left" w:pos="373"/>
              <w:tab w:val="right" w:leader="dot" w:pos="9010"/>
            </w:tabs>
            <w:rPr>
              <w:rFonts w:asciiTheme="minorHAnsi" w:eastAsiaTheme="minorEastAsia" w:hAnsiTheme="minorHAnsi" w:cstheme="minorBidi"/>
              <w:b w:val="0"/>
              <w:bCs w:val="0"/>
              <w:noProof/>
              <w:lang w:eastAsia="ja-JP"/>
            </w:rPr>
          </w:pPr>
          <w:r>
            <w:rPr>
              <w:noProof/>
            </w:rPr>
            <w:t>5</w:t>
          </w:r>
          <w:r>
            <w:rPr>
              <w:rFonts w:asciiTheme="minorHAnsi" w:eastAsiaTheme="minorEastAsia" w:hAnsiTheme="minorHAnsi" w:cstheme="minorBidi"/>
              <w:b w:val="0"/>
              <w:bCs w:val="0"/>
              <w:noProof/>
              <w:lang w:eastAsia="ja-JP"/>
            </w:rPr>
            <w:tab/>
          </w:r>
          <w:r>
            <w:rPr>
              <w:noProof/>
            </w:rPr>
            <w:t>Utvärdering</w:t>
          </w:r>
          <w:r>
            <w:rPr>
              <w:noProof/>
            </w:rPr>
            <w:tab/>
          </w:r>
          <w:r>
            <w:rPr>
              <w:noProof/>
            </w:rPr>
            <w:fldChar w:fldCharType="begin"/>
          </w:r>
          <w:r>
            <w:rPr>
              <w:noProof/>
            </w:rPr>
            <w:instrText xml:space="preserve"> PAGEREF _Toc282412526 \h </w:instrText>
          </w:r>
          <w:r>
            <w:rPr>
              <w:noProof/>
            </w:rPr>
          </w:r>
          <w:r>
            <w:rPr>
              <w:noProof/>
            </w:rPr>
            <w:fldChar w:fldCharType="separate"/>
          </w:r>
          <w:r>
            <w:rPr>
              <w:noProof/>
            </w:rPr>
            <w:t>8</w:t>
          </w:r>
          <w:r>
            <w:rPr>
              <w:noProof/>
            </w:rPr>
            <w:fldChar w:fldCharType="end"/>
          </w:r>
        </w:p>
        <w:p w14:paraId="6F335ACF" w14:textId="77777777" w:rsidR="00953FF8" w:rsidRDefault="00953FF8">
          <w:pPr>
            <w:pStyle w:val="Innehll2"/>
            <w:tabs>
              <w:tab w:val="left" w:pos="766"/>
              <w:tab w:val="right" w:leader="dot" w:pos="9010"/>
            </w:tabs>
            <w:rPr>
              <w:rFonts w:asciiTheme="minorHAnsi" w:eastAsiaTheme="minorEastAsia" w:hAnsiTheme="minorHAnsi" w:cstheme="minorBidi"/>
              <w:bCs w:val="0"/>
              <w:noProof/>
              <w:sz w:val="24"/>
              <w:szCs w:val="24"/>
              <w:lang w:eastAsia="ja-JP"/>
            </w:rPr>
          </w:pPr>
          <w:r>
            <w:rPr>
              <w:noProof/>
            </w:rPr>
            <w:t>5.1</w:t>
          </w:r>
          <w:r>
            <w:rPr>
              <w:rFonts w:asciiTheme="minorHAnsi" w:eastAsiaTheme="minorEastAsia" w:hAnsiTheme="minorHAnsi" w:cstheme="minorBidi"/>
              <w:bCs w:val="0"/>
              <w:noProof/>
              <w:sz w:val="24"/>
              <w:szCs w:val="24"/>
              <w:lang w:eastAsia="ja-JP"/>
            </w:rPr>
            <w:tab/>
          </w:r>
          <w:r>
            <w:rPr>
              <w:noProof/>
            </w:rPr>
            <w:t>Presentation av undersökning</w:t>
          </w:r>
          <w:r>
            <w:rPr>
              <w:noProof/>
            </w:rPr>
            <w:tab/>
          </w:r>
          <w:r>
            <w:rPr>
              <w:noProof/>
            </w:rPr>
            <w:fldChar w:fldCharType="begin"/>
          </w:r>
          <w:r>
            <w:rPr>
              <w:noProof/>
            </w:rPr>
            <w:instrText xml:space="preserve"> PAGEREF _Toc282412527 \h </w:instrText>
          </w:r>
          <w:r>
            <w:rPr>
              <w:noProof/>
            </w:rPr>
          </w:r>
          <w:r>
            <w:rPr>
              <w:noProof/>
            </w:rPr>
            <w:fldChar w:fldCharType="separate"/>
          </w:r>
          <w:r>
            <w:rPr>
              <w:noProof/>
            </w:rPr>
            <w:t>8</w:t>
          </w:r>
          <w:r>
            <w:rPr>
              <w:noProof/>
            </w:rPr>
            <w:fldChar w:fldCharType="end"/>
          </w:r>
        </w:p>
        <w:p w14:paraId="202F9DA1" w14:textId="77777777" w:rsidR="00953FF8" w:rsidRDefault="00953FF8">
          <w:pPr>
            <w:pStyle w:val="Innehll2"/>
            <w:tabs>
              <w:tab w:val="left" w:pos="766"/>
              <w:tab w:val="right" w:leader="dot" w:pos="9010"/>
            </w:tabs>
            <w:rPr>
              <w:rFonts w:asciiTheme="minorHAnsi" w:eastAsiaTheme="minorEastAsia" w:hAnsiTheme="minorHAnsi" w:cstheme="minorBidi"/>
              <w:bCs w:val="0"/>
              <w:noProof/>
              <w:sz w:val="24"/>
              <w:szCs w:val="24"/>
              <w:lang w:eastAsia="ja-JP"/>
            </w:rPr>
          </w:pPr>
          <w:r>
            <w:rPr>
              <w:noProof/>
            </w:rPr>
            <w:t>5.2</w:t>
          </w:r>
          <w:r>
            <w:rPr>
              <w:rFonts w:asciiTheme="minorHAnsi" w:eastAsiaTheme="minorEastAsia" w:hAnsiTheme="minorHAnsi" w:cstheme="minorBidi"/>
              <w:bCs w:val="0"/>
              <w:noProof/>
              <w:sz w:val="24"/>
              <w:szCs w:val="24"/>
              <w:lang w:eastAsia="ja-JP"/>
            </w:rPr>
            <w:tab/>
          </w:r>
          <w:r>
            <w:rPr>
              <w:noProof/>
            </w:rPr>
            <w:t>Analys</w:t>
          </w:r>
          <w:r>
            <w:rPr>
              <w:noProof/>
            </w:rPr>
            <w:tab/>
          </w:r>
          <w:r>
            <w:rPr>
              <w:noProof/>
            </w:rPr>
            <w:fldChar w:fldCharType="begin"/>
          </w:r>
          <w:r>
            <w:rPr>
              <w:noProof/>
            </w:rPr>
            <w:instrText xml:space="preserve"> PAGEREF _Toc282412528 \h </w:instrText>
          </w:r>
          <w:r>
            <w:rPr>
              <w:noProof/>
            </w:rPr>
          </w:r>
          <w:r>
            <w:rPr>
              <w:noProof/>
            </w:rPr>
            <w:fldChar w:fldCharType="separate"/>
          </w:r>
          <w:r>
            <w:rPr>
              <w:noProof/>
            </w:rPr>
            <w:t>8</w:t>
          </w:r>
          <w:r>
            <w:rPr>
              <w:noProof/>
            </w:rPr>
            <w:fldChar w:fldCharType="end"/>
          </w:r>
        </w:p>
        <w:p w14:paraId="5DBEE8A7" w14:textId="77777777" w:rsidR="00953FF8" w:rsidRDefault="00953FF8">
          <w:pPr>
            <w:pStyle w:val="Innehll2"/>
            <w:tabs>
              <w:tab w:val="left" w:pos="766"/>
              <w:tab w:val="right" w:leader="dot" w:pos="9010"/>
            </w:tabs>
            <w:rPr>
              <w:rFonts w:asciiTheme="minorHAnsi" w:eastAsiaTheme="minorEastAsia" w:hAnsiTheme="minorHAnsi" w:cstheme="minorBidi"/>
              <w:bCs w:val="0"/>
              <w:noProof/>
              <w:sz w:val="24"/>
              <w:szCs w:val="24"/>
              <w:lang w:eastAsia="ja-JP"/>
            </w:rPr>
          </w:pPr>
          <w:r>
            <w:rPr>
              <w:noProof/>
            </w:rPr>
            <w:t>5.3</w:t>
          </w:r>
          <w:r>
            <w:rPr>
              <w:rFonts w:asciiTheme="minorHAnsi" w:eastAsiaTheme="minorEastAsia" w:hAnsiTheme="minorHAnsi" w:cstheme="minorBidi"/>
              <w:bCs w:val="0"/>
              <w:noProof/>
              <w:sz w:val="24"/>
              <w:szCs w:val="24"/>
              <w:lang w:eastAsia="ja-JP"/>
            </w:rPr>
            <w:tab/>
          </w:r>
          <w:r>
            <w:rPr>
              <w:noProof/>
            </w:rPr>
            <w:t>Slutsatser</w:t>
          </w:r>
          <w:r>
            <w:rPr>
              <w:noProof/>
            </w:rPr>
            <w:tab/>
          </w:r>
          <w:r>
            <w:rPr>
              <w:noProof/>
            </w:rPr>
            <w:fldChar w:fldCharType="begin"/>
          </w:r>
          <w:r>
            <w:rPr>
              <w:noProof/>
            </w:rPr>
            <w:instrText xml:space="preserve"> PAGEREF _Toc282412529 \h </w:instrText>
          </w:r>
          <w:r>
            <w:rPr>
              <w:noProof/>
            </w:rPr>
          </w:r>
          <w:r>
            <w:rPr>
              <w:noProof/>
            </w:rPr>
            <w:fldChar w:fldCharType="separate"/>
          </w:r>
          <w:r>
            <w:rPr>
              <w:noProof/>
            </w:rPr>
            <w:t>8</w:t>
          </w:r>
          <w:r>
            <w:rPr>
              <w:noProof/>
            </w:rPr>
            <w:fldChar w:fldCharType="end"/>
          </w:r>
        </w:p>
        <w:p w14:paraId="7FF02D39" w14:textId="77777777" w:rsidR="00953FF8" w:rsidRDefault="00953FF8">
          <w:pPr>
            <w:pStyle w:val="Innehll1"/>
            <w:tabs>
              <w:tab w:val="left" w:pos="373"/>
              <w:tab w:val="right" w:leader="dot" w:pos="9010"/>
            </w:tabs>
            <w:rPr>
              <w:rFonts w:asciiTheme="minorHAnsi" w:eastAsiaTheme="minorEastAsia" w:hAnsiTheme="minorHAnsi" w:cstheme="minorBidi"/>
              <w:b w:val="0"/>
              <w:bCs w:val="0"/>
              <w:noProof/>
              <w:lang w:eastAsia="ja-JP"/>
            </w:rPr>
          </w:pPr>
          <w:r>
            <w:rPr>
              <w:noProof/>
            </w:rPr>
            <w:t>6</w:t>
          </w:r>
          <w:r>
            <w:rPr>
              <w:rFonts w:asciiTheme="minorHAnsi" w:eastAsiaTheme="minorEastAsia" w:hAnsiTheme="minorHAnsi" w:cstheme="minorBidi"/>
              <w:b w:val="0"/>
              <w:bCs w:val="0"/>
              <w:noProof/>
              <w:lang w:eastAsia="ja-JP"/>
            </w:rPr>
            <w:tab/>
          </w:r>
          <w:r>
            <w:rPr>
              <w:noProof/>
            </w:rPr>
            <w:t>Avslutande diskussion</w:t>
          </w:r>
          <w:r>
            <w:rPr>
              <w:noProof/>
            </w:rPr>
            <w:tab/>
          </w:r>
          <w:r>
            <w:rPr>
              <w:noProof/>
            </w:rPr>
            <w:fldChar w:fldCharType="begin"/>
          </w:r>
          <w:r>
            <w:rPr>
              <w:noProof/>
            </w:rPr>
            <w:instrText xml:space="preserve"> PAGEREF _Toc282412530 \h </w:instrText>
          </w:r>
          <w:r>
            <w:rPr>
              <w:noProof/>
            </w:rPr>
          </w:r>
          <w:r>
            <w:rPr>
              <w:noProof/>
            </w:rPr>
            <w:fldChar w:fldCharType="separate"/>
          </w:r>
          <w:r>
            <w:rPr>
              <w:noProof/>
            </w:rPr>
            <w:t>9</w:t>
          </w:r>
          <w:r>
            <w:rPr>
              <w:noProof/>
            </w:rPr>
            <w:fldChar w:fldCharType="end"/>
          </w:r>
        </w:p>
        <w:p w14:paraId="3C03ECC0" w14:textId="77777777" w:rsidR="00953FF8" w:rsidRDefault="00953FF8">
          <w:pPr>
            <w:pStyle w:val="Innehll2"/>
            <w:tabs>
              <w:tab w:val="left" w:pos="766"/>
              <w:tab w:val="right" w:leader="dot" w:pos="9010"/>
            </w:tabs>
            <w:rPr>
              <w:rFonts w:asciiTheme="minorHAnsi" w:eastAsiaTheme="minorEastAsia" w:hAnsiTheme="minorHAnsi" w:cstheme="minorBidi"/>
              <w:bCs w:val="0"/>
              <w:noProof/>
              <w:sz w:val="24"/>
              <w:szCs w:val="24"/>
              <w:lang w:eastAsia="ja-JP"/>
            </w:rPr>
          </w:pPr>
          <w:r>
            <w:rPr>
              <w:noProof/>
            </w:rPr>
            <w:t>6.1</w:t>
          </w:r>
          <w:r>
            <w:rPr>
              <w:rFonts w:asciiTheme="minorHAnsi" w:eastAsiaTheme="minorEastAsia" w:hAnsiTheme="minorHAnsi" w:cstheme="minorBidi"/>
              <w:bCs w:val="0"/>
              <w:noProof/>
              <w:sz w:val="24"/>
              <w:szCs w:val="24"/>
              <w:lang w:eastAsia="ja-JP"/>
            </w:rPr>
            <w:tab/>
          </w:r>
          <w:r>
            <w:rPr>
              <w:noProof/>
            </w:rPr>
            <w:t>Sammanfattning</w:t>
          </w:r>
          <w:r>
            <w:rPr>
              <w:noProof/>
            </w:rPr>
            <w:tab/>
          </w:r>
          <w:r>
            <w:rPr>
              <w:noProof/>
            </w:rPr>
            <w:fldChar w:fldCharType="begin"/>
          </w:r>
          <w:r>
            <w:rPr>
              <w:noProof/>
            </w:rPr>
            <w:instrText xml:space="preserve"> PAGEREF _Toc282412531 \h </w:instrText>
          </w:r>
          <w:r>
            <w:rPr>
              <w:noProof/>
            </w:rPr>
          </w:r>
          <w:r>
            <w:rPr>
              <w:noProof/>
            </w:rPr>
            <w:fldChar w:fldCharType="separate"/>
          </w:r>
          <w:r>
            <w:rPr>
              <w:noProof/>
            </w:rPr>
            <w:t>9</w:t>
          </w:r>
          <w:r>
            <w:rPr>
              <w:noProof/>
            </w:rPr>
            <w:fldChar w:fldCharType="end"/>
          </w:r>
        </w:p>
        <w:p w14:paraId="7D9E6421" w14:textId="77777777" w:rsidR="00953FF8" w:rsidRDefault="00953FF8">
          <w:pPr>
            <w:pStyle w:val="Innehll2"/>
            <w:tabs>
              <w:tab w:val="left" w:pos="766"/>
              <w:tab w:val="right" w:leader="dot" w:pos="9010"/>
            </w:tabs>
            <w:rPr>
              <w:rFonts w:asciiTheme="minorHAnsi" w:eastAsiaTheme="minorEastAsia" w:hAnsiTheme="minorHAnsi" w:cstheme="minorBidi"/>
              <w:bCs w:val="0"/>
              <w:noProof/>
              <w:sz w:val="24"/>
              <w:szCs w:val="24"/>
              <w:lang w:eastAsia="ja-JP"/>
            </w:rPr>
          </w:pPr>
          <w:r>
            <w:rPr>
              <w:noProof/>
            </w:rPr>
            <w:t>6.2</w:t>
          </w:r>
          <w:r>
            <w:rPr>
              <w:rFonts w:asciiTheme="minorHAnsi" w:eastAsiaTheme="minorEastAsia" w:hAnsiTheme="minorHAnsi" w:cstheme="minorBidi"/>
              <w:bCs w:val="0"/>
              <w:noProof/>
              <w:sz w:val="24"/>
              <w:szCs w:val="24"/>
              <w:lang w:eastAsia="ja-JP"/>
            </w:rPr>
            <w:tab/>
          </w:r>
          <w:r>
            <w:rPr>
              <w:noProof/>
            </w:rPr>
            <w:t>Diskussion</w:t>
          </w:r>
          <w:r>
            <w:rPr>
              <w:noProof/>
            </w:rPr>
            <w:tab/>
          </w:r>
          <w:r>
            <w:rPr>
              <w:noProof/>
            </w:rPr>
            <w:fldChar w:fldCharType="begin"/>
          </w:r>
          <w:r>
            <w:rPr>
              <w:noProof/>
            </w:rPr>
            <w:instrText xml:space="preserve"> PAGEREF _Toc282412532 \h </w:instrText>
          </w:r>
          <w:r>
            <w:rPr>
              <w:noProof/>
            </w:rPr>
          </w:r>
          <w:r>
            <w:rPr>
              <w:noProof/>
            </w:rPr>
            <w:fldChar w:fldCharType="separate"/>
          </w:r>
          <w:r>
            <w:rPr>
              <w:noProof/>
            </w:rPr>
            <w:t>9</w:t>
          </w:r>
          <w:r>
            <w:rPr>
              <w:noProof/>
            </w:rPr>
            <w:fldChar w:fldCharType="end"/>
          </w:r>
        </w:p>
        <w:p w14:paraId="407432C9" w14:textId="77777777" w:rsidR="00953FF8" w:rsidRDefault="00953FF8">
          <w:pPr>
            <w:pStyle w:val="Innehll2"/>
            <w:tabs>
              <w:tab w:val="left" w:pos="766"/>
              <w:tab w:val="right" w:leader="dot" w:pos="9010"/>
            </w:tabs>
            <w:rPr>
              <w:rFonts w:asciiTheme="minorHAnsi" w:eastAsiaTheme="minorEastAsia" w:hAnsiTheme="minorHAnsi" w:cstheme="minorBidi"/>
              <w:bCs w:val="0"/>
              <w:noProof/>
              <w:sz w:val="24"/>
              <w:szCs w:val="24"/>
              <w:lang w:eastAsia="ja-JP"/>
            </w:rPr>
          </w:pPr>
          <w:r>
            <w:rPr>
              <w:noProof/>
            </w:rPr>
            <w:t>6.3</w:t>
          </w:r>
          <w:r>
            <w:rPr>
              <w:rFonts w:asciiTheme="minorHAnsi" w:eastAsiaTheme="minorEastAsia" w:hAnsiTheme="minorHAnsi" w:cstheme="minorBidi"/>
              <w:bCs w:val="0"/>
              <w:noProof/>
              <w:sz w:val="24"/>
              <w:szCs w:val="24"/>
              <w:lang w:eastAsia="ja-JP"/>
            </w:rPr>
            <w:tab/>
          </w:r>
          <w:r>
            <w:rPr>
              <w:noProof/>
            </w:rPr>
            <w:t>Framtida arbete</w:t>
          </w:r>
          <w:r>
            <w:rPr>
              <w:noProof/>
            </w:rPr>
            <w:tab/>
          </w:r>
          <w:r>
            <w:rPr>
              <w:noProof/>
            </w:rPr>
            <w:fldChar w:fldCharType="begin"/>
          </w:r>
          <w:r>
            <w:rPr>
              <w:noProof/>
            </w:rPr>
            <w:instrText xml:space="preserve"> PAGEREF _Toc282412533 \h </w:instrText>
          </w:r>
          <w:r>
            <w:rPr>
              <w:noProof/>
            </w:rPr>
          </w:r>
          <w:r>
            <w:rPr>
              <w:noProof/>
            </w:rPr>
            <w:fldChar w:fldCharType="separate"/>
          </w:r>
          <w:r>
            <w:rPr>
              <w:noProof/>
            </w:rPr>
            <w:t>9</w:t>
          </w:r>
          <w:r>
            <w:rPr>
              <w:noProof/>
            </w:rPr>
            <w:fldChar w:fldCharType="end"/>
          </w:r>
        </w:p>
        <w:p w14:paraId="44CD18F8" w14:textId="77777777" w:rsidR="00953FF8" w:rsidRDefault="00953FF8">
          <w:pPr>
            <w:pStyle w:val="Innehll1"/>
            <w:tabs>
              <w:tab w:val="right" w:leader="dot" w:pos="9010"/>
            </w:tabs>
            <w:rPr>
              <w:rFonts w:asciiTheme="minorHAnsi" w:eastAsiaTheme="minorEastAsia" w:hAnsiTheme="minorHAnsi" w:cstheme="minorBidi"/>
              <w:b w:val="0"/>
              <w:bCs w:val="0"/>
              <w:noProof/>
              <w:lang w:eastAsia="ja-JP"/>
            </w:rPr>
          </w:pPr>
          <w:r>
            <w:rPr>
              <w:noProof/>
            </w:rPr>
            <w:t>Referenser</w:t>
          </w:r>
          <w:r>
            <w:rPr>
              <w:noProof/>
            </w:rPr>
            <w:tab/>
          </w:r>
          <w:r>
            <w:rPr>
              <w:noProof/>
            </w:rPr>
            <w:fldChar w:fldCharType="begin"/>
          </w:r>
          <w:r>
            <w:rPr>
              <w:noProof/>
            </w:rPr>
            <w:instrText xml:space="preserve"> PAGEREF _Toc282412534 \h </w:instrText>
          </w:r>
          <w:r>
            <w:rPr>
              <w:noProof/>
            </w:rPr>
          </w:r>
          <w:r>
            <w:rPr>
              <w:noProof/>
            </w:rPr>
            <w:fldChar w:fldCharType="separate"/>
          </w:r>
          <w:r>
            <w:rPr>
              <w:noProof/>
            </w:rPr>
            <w:t>10</w:t>
          </w:r>
          <w:r>
            <w:rPr>
              <w:noProof/>
            </w:rPr>
            <w:fldChar w:fldCharType="end"/>
          </w:r>
        </w:p>
        <w:p w14:paraId="68E10582" w14:textId="723F6D6A" w:rsidR="009D17ED" w:rsidRPr="00D3446A" w:rsidRDefault="009D17ED">
          <w:r w:rsidRPr="00D3446A">
            <w:rPr>
              <w:b/>
              <w:bCs/>
              <w:noProof/>
            </w:rPr>
            <w:fldChar w:fldCharType="end"/>
          </w:r>
        </w:p>
      </w:sdtContent>
    </w:sdt>
    <w:p w14:paraId="76E9CF61" w14:textId="77777777" w:rsidR="00CB442F" w:rsidRPr="00D3446A" w:rsidRDefault="00CB442F" w:rsidP="00CB442F"/>
    <w:p w14:paraId="12172EA6" w14:textId="71B94CAC" w:rsidR="00CB442F" w:rsidRPr="00D3446A" w:rsidRDefault="00CB442F" w:rsidP="00CB442F">
      <w:r w:rsidRPr="00D3446A">
        <w:t xml:space="preserve">[En korrekt innehållsförteckning </w:t>
      </w:r>
      <w:r w:rsidR="00333533">
        <w:t xml:space="preserve">ska </w:t>
      </w:r>
      <w:r w:rsidRPr="00D3446A">
        <w:t xml:space="preserve">genereras inför varje inlämning. Den </w:t>
      </w:r>
      <w:r w:rsidR="00333533">
        <w:t xml:space="preserve">ska </w:t>
      </w:r>
      <w:r w:rsidRPr="00D3446A">
        <w:t xml:space="preserve">ha rubriken ”Innehållsförteckning” och vara centrerad, och 18 punkter stor. Innehållsförteckningen </w:t>
      </w:r>
      <w:r w:rsidR="00333533">
        <w:t xml:space="preserve">ska </w:t>
      </w:r>
      <w:r w:rsidRPr="00D3446A">
        <w:t xml:space="preserve">inte ingå i den huvudsakliga sidnumreringen. Innehållsförteckningen </w:t>
      </w:r>
      <w:r w:rsidR="00333533">
        <w:t xml:space="preserve">ska </w:t>
      </w:r>
      <w:r w:rsidRPr="00D3446A">
        <w:t xml:space="preserve">själv inte vara med i innehållsförteckningen (denna behöver ibland tas bort manuellt beroende på hur den genereras). En innehållsförteckning </w:t>
      </w:r>
      <w:r w:rsidR="00333533">
        <w:t xml:space="preserve">ska </w:t>
      </w:r>
      <w:r w:rsidRPr="00D3446A">
        <w:t xml:space="preserve">maximalt innehålla tre undernivåer (till exempel 1.1.2). Fyra nivåer (till exempel 1.1.2.4) är därför inte tillåtet i rapportstrukturen. </w:t>
      </w:r>
    </w:p>
    <w:p w14:paraId="1E6556AC" w14:textId="014BB8F4" w:rsidR="00CB442F" w:rsidRPr="00D3446A" w:rsidRDefault="00CB442F" w:rsidP="00CB442F">
      <w:r w:rsidRPr="00D3446A">
        <w:t xml:space="preserve">Innehållsförteckningen </w:t>
      </w:r>
      <w:r w:rsidR="00333533">
        <w:t xml:space="preserve">ska </w:t>
      </w:r>
      <w:r w:rsidRPr="00D3446A">
        <w:t>ha samma typsnitt som rubrikerna i rapporten men kan med fördel vara av lite mindre storlek än rubrikerna.</w:t>
      </w:r>
    </w:p>
    <w:p w14:paraId="30BD95FD" w14:textId="7E074BD4" w:rsidR="00B27FFC" w:rsidRPr="00D3446A" w:rsidRDefault="00CB442F" w:rsidP="008A2549">
      <w:r w:rsidRPr="00D3446A">
        <w:t xml:space="preserve">Rubrikerna sammanfattning, innehållsförteckning och appendix </w:t>
      </w:r>
      <w:r w:rsidR="00333533">
        <w:t xml:space="preserve">ska </w:t>
      </w:r>
      <w:r w:rsidRPr="00D3446A">
        <w:rPr>
          <w:i/>
        </w:rPr>
        <w:t>inte</w:t>
      </w:r>
      <w:r w:rsidRPr="00D3446A">
        <w:t xml:space="preserve"> finnas med i Innehållsförteckningen.]</w:t>
      </w:r>
    </w:p>
    <w:p w14:paraId="5685B737" w14:textId="77777777" w:rsidR="00CB442F" w:rsidRPr="00D3446A" w:rsidRDefault="00CB442F" w:rsidP="00CB442F">
      <w:pPr>
        <w:pStyle w:val="HISnormal"/>
        <w:sectPr w:rsidR="00CB442F" w:rsidRPr="00D3446A" w:rsidSect="007661D4">
          <w:pgSz w:w="11900" w:h="16840"/>
          <w:pgMar w:top="1440" w:right="1440" w:bottom="1440" w:left="1440" w:header="720" w:footer="720" w:gutter="0"/>
          <w:cols w:space="720"/>
          <w:docGrid w:linePitch="360"/>
        </w:sectPr>
      </w:pPr>
    </w:p>
    <w:p w14:paraId="62D2A28D" w14:textId="7DFFBACB" w:rsidR="00CB442F" w:rsidRPr="00D3446A" w:rsidRDefault="00CB442F" w:rsidP="008A2549">
      <w:pPr>
        <w:pStyle w:val="Rubrik1"/>
      </w:pPr>
      <w:bookmarkStart w:id="0" w:name="_Toc282412514"/>
      <w:r w:rsidRPr="00D3446A">
        <w:lastRenderedPageBreak/>
        <w:t>Introduktion</w:t>
      </w:r>
      <w:bookmarkEnd w:id="0"/>
    </w:p>
    <w:p w14:paraId="45B2F8CD" w14:textId="77777777" w:rsidR="00CB442F" w:rsidRPr="00D3446A" w:rsidRDefault="00CB442F" w:rsidP="00CB442F">
      <w:pPr>
        <w:pStyle w:val="HISnormal"/>
      </w:pPr>
    </w:p>
    <w:p w14:paraId="4AF0994D" w14:textId="05424BD0" w:rsidR="00CB442F" w:rsidRPr="00D3446A" w:rsidRDefault="00333533" w:rsidP="00CB442F">
      <w:r>
        <w:t>[Introduktionen ska</w:t>
      </w:r>
      <w:r w:rsidR="00CB442F" w:rsidRPr="00D3446A">
        <w:t xml:space="preserve"> innehålla en sammanfattning av bakgrund, problem, metod och genomförande/implementation. Inför varje inlämning behöver bara de relevanta delarna av introduktionen lämnas in. Tänk på att lämna plats i introduktionen för stycket om genomförande vid första inlämningen. Introduktionen bör revideras vid varje inlämning eftersom arbetet förändras över tid.</w:t>
      </w:r>
    </w:p>
    <w:p w14:paraId="0B35F4B2" w14:textId="0E88C1E0" w:rsidR="00CB442F" w:rsidRPr="00D3446A" w:rsidRDefault="00CB442F" w:rsidP="00CB442F">
      <w:r w:rsidRPr="00D3446A">
        <w:t>För att separera i</w:t>
      </w:r>
      <w:r w:rsidR="00333533">
        <w:t>nnehållet i introduktionen ska</w:t>
      </w:r>
      <w:r w:rsidRPr="00D3446A">
        <w:t xml:space="preserve"> den indelas i onumrerade stycken med hjälp av radbrytningar (i likhet med</w:t>
      </w:r>
      <w:r w:rsidR="00333533">
        <w:t xml:space="preserve"> dokumentmallen). Styckena ska</w:t>
      </w:r>
      <w:r w:rsidRPr="00D3446A">
        <w:t xml:space="preserve"> inte vara kortare än 4-5 rader text </w:t>
      </w:r>
      <w:r w:rsidR="00333533">
        <w:t>och</w:t>
      </w:r>
      <w:r w:rsidRPr="00D3446A">
        <w:t xml:space="preserve"> innehålla ett sammanhållet ämne - till exempel bakgrund om datorspel.</w:t>
      </w:r>
    </w:p>
    <w:p w14:paraId="2FF8FC59" w14:textId="05674D18" w:rsidR="00CB442F" w:rsidRPr="00D3446A" w:rsidRDefault="00333533" w:rsidP="00CB442F">
      <w:r>
        <w:t>Introduktionen ska</w:t>
      </w:r>
      <w:r w:rsidR="00CB442F" w:rsidRPr="00D3446A">
        <w:t xml:space="preserve"> </w:t>
      </w:r>
      <w:r w:rsidR="00CB442F" w:rsidRPr="00D3446A">
        <w:rPr>
          <w:i/>
        </w:rPr>
        <w:t>inte</w:t>
      </w:r>
      <w:r w:rsidR="00CB442F" w:rsidRPr="00D3446A">
        <w:t xml:space="preserve"> ha numrerade underkapitel eller figurer och vara ungefär en sida lång (inte under en halv sida och inte mycket mer än en sida).</w:t>
      </w:r>
    </w:p>
    <w:p w14:paraId="7DF5B832" w14:textId="382D1727" w:rsidR="00CB442F" w:rsidRPr="00D3446A" w:rsidRDefault="00333533" w:rsidP="00CB442F">
      <w:r>
        <w:t>Introduktionen ska</w:t>
      </w:r>
      <w:r w:rsidR="00CB442F" w:rsidRPr="00D3446A">
        <w:t xml:space="preserve"> ha sidnummer 1.]</w:t>
      </w:r>
    </w:p>
    <w:p w14:paraId="56A85C82" w14:textId="77777777" w:rsidR="00CB442F" w:rsidRPr="00D3446A" w:rsidRDefault="00CB442F" w:rsidP="00CB442F"/>
    <w:p w14:paraId="13F1DB4B" w14:textId="77777777" w:rsidR="00CB442F" w:rsidRPr="00D3446A" w:rsidRDefault="00CB442F" w:rsidP="00CB442F">
      <w:pPr>
        <w:pStyle w:val="Rubrik1"/>
      </w:pPr>
      <w:bookmarkStart w:id="1" w:name="_Toc181172220"/>
      <w:bookmarkStart w:id="2" w:name="_Toc219466031"/>
      <w:bookmarkStart w:id="3" w:name="_Toc219475258"/>
      <w:bookmarkStart w:id="4" w:name="_Toc282412515"/>
      <w:r w:rsidRPr="00D3446A">
        <w:lastRenderedPageBreak/>
        <w:t>Bakgrund</w:t>
      </w:r>
      <w:bookmarkEnd w:id="1"/>
      <w:bookmarkEnd w:id="2"/>
      <w:bookmarkEnd w:id="3"/>
      <w:bookmarkEnd w:id="4"/>
    </w:p>
    <w:p w14:paraId="4AE8974B" w14:textId="20FE153A" w:rsidR="000825CB" w:rsidRPr="00D3446A" w:rsidRDefault="000825CB" w:rsidP="00CB442F">
      <w:r>
        <w:t xml:space="preserve">Det mest centrala område, och begrepp, i detta arbete är artificiell intelligens. En presentation och en definition över artificiell intelligens kommer </w:t>
      </w:r>
      <w:r w:rsidR="00223577">
        <w:t xml:space="preserve">att ges i (2.1) </w:t>
      </w:r>
    </w:p>
    <w:p w14:paraId="59BBE51F" w14:textId="1748D176" w:rsidR="00CB442F" w:rsidRDefault="000825CB" w:rsidP="00CB442F">
      <w:pPr>
        <w:pStyle w:val="Rubrik2"/>
      </w:pPr>
      <w:r>
        <w:t>Artificiell intelligens</w:t>
      </w:r>
    </w:p>
    <w:p w14:paraId="728684F8" w14:textId="4FA6BE09" w:rsidR="00223577" w:rsidRPr="00433D95" w:rsidRDefault="00023C24" w:rsidP="000825CB">
      <w:pPr>
        <w:rPr>
          <w:color w:val="FF0000"/>
        </w:rPr>
      </w:pPr>
      <w:r>
        <w:t>Artificiell intelligens är konsten att skapa maskiner som utföra funktioner som kräver intelligens när de utförs av människor.</w:t>
      </w:r>
      <w:r>
        <w:fldChar w:fldCharType="begin" w:fldLock="1"/>
      </w:r>
      <w:r w:rsidR="00D05FAB">
        <w:instrText>ADDIN CSL_CITATION { "citationItems" : [ { "id" : "ITEM-1", "itemData" : { "ISBN" : "0-262-11121-7", "author" : [ { "dropping-particle" : "", "family" : "Kurzweil", "given" : "Raymond", "non-dropping-particle" : "", "parse-names" : false, "suffix" : "" } ], "id" : "ITEM-1", "issued" : { "date-parts" : [ [ "1990", "7", "1" ] ] }, "publisher" : "MIT Press", "title" : "The age of intelligent machines", "type" : "article-journal" }, "uris" : [ "http://www.mendeley.com/documents/?uuid=d4de47d3-f67a-4dd8-86a5-0ab2e1c2e592" ] } ], "mendeley" : { "formattedCitation" : "(Kurzweil, 1990)", "plainTextFormattedCitation" : "(Kurzweil, 1990)", "previouslyFormattedCitation" : "(Kurzweil, 1990)" }, "properties" : { "noteIndex" : 0 }, "schema" : "https://github.com/citation-style-language/schema/raw/master/csl-citation.json" }</w:instrText>
      </w:r>
      <w:r>
        <w:fldChar w:fldCharType="separate"/>
      </w:r>
      <w:r w:rsidRPr="00023C24">
        <w:rPr>
          <w:noProof/>
        </w:rPr>
        <w:t>(</w:t>
      </w:r>
      <w:proofErr w:type="spellStart"/>
      <w:r w:rsidRPr="00023C24">
        <w:rPr>
          <w:noProof/>
        </w:rPr>
        <w:t>Kurzweil</w:t>
      </w:r>
      <w:proofErr w:type="spellEnd"/>
      <w:r w:rsidRPr="00023C24">
        <w:rPr>
          <w:noProof/>
        </w:rPr>
        <w:t>, 1990)</w:t>
      </w:r>
      <w:r>
        <w:fldChar w:fldCharType="end"/>
      </w:r>
      <w:r>
        <w:t xml:space="preserve">. </w:t>
      </w:r>
      <w:r w:rsidR="000825CB">
        <w:t xml:space="preserve">Artificiell intelligens handlar om att få datorer att utföra uppgifter, och handlingar, som människor och djur är kapabla att göra </w:t>
      </w:r>
      <w:r w:rsidR="000825CB">
        <w:fldChar w:fldCharType="begin" w:fldLock="1"/>
      </w:r>
      <w:r>
        <w:instrText>ADDIN CSL_CITATION { "citationItems" : [ { "id" : "ITEM-1", "itemData" : { "DOI" : "10.1017/S0263574700004070", "ISBN" : "9780123747310", "author" : [ { "dropping-particle" : "", "family" : "Millington", "given" : "Ian", "non-dropping-particle" : "", "parse-names" : false, "suffix" : "" }, { "dropping-particle" : "", "family" : "Funge", "given" : "John", "non-dropping-particle" : "", "parse-names" : false, "suffix" : "" } ], "id" : "ITEM-1", "issued" : { "date-parts" : [ [ "2009" ] ] }, "page" : "895", "title" : "ARTIFICIAL INTELLIGENCE Second Edition", "type" : "book" }, "uris" : [ "http://www.mendeley.com/documents/?uuid=0eaeccac-3cd1-4f67-bd2e-045c341c2be9" ] } ], "mendeley" : { "formattedCitation" : "(Millington &amp; Funge, 2009)", "plainTextFormattedCitation" : "(Millington &amp; Funge, 2009)", "previouslyFormattedCitation" : "(Millington &amp; Funge, 2009)" }, "properties" : { "noteIndex" : 0 }, "schema" : "https://github.com/citation-style-language/schema/raw/master/csl-citation.json" }</w:instrText>
      </w:r>
      <w:r w:rsidR="000825CB">
        <w:fldChar w:fldCharType="separate"/>
      </w:r>
      <w:r w:rsidR="000825CB" w:rsidRPr="000825CB">
        <w:rPr>
          <w:noProof/>
        </w:rPr>
        <w:t>(Millington &amp; Funge, 2009)</w:t>
      </w:r>
      <w:r w:rsidR="000825CB">
        <w:fldChar w:fldCharType="end"/>
      </w:r>
      <w:r w:rsidR="000825CB">
        <w:t>.</w:t>
      </w:r>
      <w:r w:rsidR="00C22E14">
        <w:t xml:space="preserve"> Det är möjligt att programmera en dator för utföra uppgifter som, i stort sett, är omöjliga för en människa att lösa. Såsom; sökning, aritmetiska problem,</w:t>
      </w:r>
      <w:r w:rsidR="00211C5B">
        <w:t xml:space="preserve"> med mera.</w:t>
      </w:r>
      <w:r w:rsidR="00433D95">
        <w:tab/>
      </w:r>
      <w:r w:rsidR="00433D95">
        <w:rPr>
          <w:color w:val="FF0000"/>
        </w:rPr>
        <w:t>DEFINITION AV AI</w:t>
      </w:r>
    </w:p>
    <w:p w14:paraId="334E39FC" w14:textId="5FF3FD6D" w:rsidR="00D639D0" w:rsidRDefault="00223577" w:rsidP="00433D95">
      <w:r>
        <w:t xml:space="preserve">Det är dock ett flertal uppgifter som datorer är dåliga på att utföra, som människor finner triviala; bestämma vad </w:t>
      </w:r>
      <w:r w:rsidR="00AB567F">
        <w:t>som</w:t>
      </w:r>
      <w:r>
        <w:t xml:space="preserve"> ska göra härnäst, känna igen ansikten, och till och med vara kreativa. Det är just detta som AI-området utforskar, och försöker undersöka vilka algoritmer</w:t>
      </w:r>
      <w:r w:rsidR="00C22E14">
        <w:t xml:space="preserve"> </w:t>
      </w:r>
      <w:r>
        <w:t>det är som krävs för att visa dessa egenskaper.</w:t>
      </w:r>
      <w:r w:rsidR="00433D95">
        <w:tab/>
      </w:r>
      <w:r w:rsidR="00433D95">
        <w:rPr>
          <w:color w:val="FF0000"/>
        </w:rPr>
        <w:t>PROBLEM MED AI</w:t>
      </w:r>
    </w:p>
    <w:p w14:paraId="35E3AA55" w14:textId="14114852" w:rsidR="00223577" w:rsidRDefault="00223577" w:rsidP="00223577">
      <w:pPr>
        <w:pStyle w:val="Rubrik3"/>
      </w:pPr>
      <w:r>
        <w:t>Traditionell AI</w:t>
      </w:r>
    </w:p>
    <w:p w14:paraId="2609845E" w14:textId="49334263" w:rsidR="00D05FAB" w:rsidRPr="00223577" w:rsidRDefault="00D05FAB" w:rsidP="00223577">
      <w:r>
        <w:t xml:space="preserve">Det traditionella AI-området är uppdelat i två, mindre, områden: stark AI och svag AI. Stark AI eftersträvar att skapa ett beteende som efterliknar människors tankeprocess, medan forskningen inom svag AI applicerar AI teknologier på resultatet av </w:t>
      </w:r>
      <w:r w:rsidR="00953FA7">
        <w:t xml:space="preserve">verkliga problem. </w:t>
      </w:r>
      <w:r w:rsidR="00953FA7">
        <w:rPr>
          <w:noProof/>
        </w:rPr>
        <w:t xml:space="preserve">Buckland </w:t>
      </w:r>
      <w:r w:rsidR="00953FA7">
        <w:t>menar, i boken ”</w:t>
      </w:r>
      <w:proofErr w:type="spellStart"/>
      <w:r w:rsidR="00953FA7">
        <w:t>Programming</w:t>
      </w:r>
      <w:proofErr w:type="spellEnd"/>
      <w:r w:rsidR="00953FA7">
        <w:t xml:space="preserve"> Game AI by </w:t>
      </w:r>
      <w:proofErr w:type="spellStart"/>
      <w:r w:rsidR="00953FA7">
        <w:t>Example</w:t>
      </w:r>
      <w:proofErr w:type="spellEnd"/>
      <w:r w:rsidR="00953FA7">
        <w:t xml:space="preserve">” </w:t>
      </w:r>
      <w:r w:rsidR="00953FA7">
        <w:fldChar w:fldCharType="begin" w:fldLock="1"/>
      </w:r>
      <w:r w:rsidR="00953FA7">
        <w:instrText>ADDIN CSL_CITATION { "citationItems" : [ { "id" : "ITEM-1", "itemData" : { "ISBN" : "1556220782", "abstract" : "Programming Game AI By Example Provides A Comprehensive And Practical Introduction To The \"Bread And Butter\" AI Techniques Used By The Game Development Industry, Leading The Reader Through The Process Of Designing, Programming, And Implementing Intelligent Agents For Action Games Using The C++ Programming Language. Techniques Covered Include State- And Goal-Based Behavior, Inter-Agent Communication, Individual And Group Steering Behaviors, Team AI, Graph Theory, Search, Path Planning And Optimization, Triggers, Scripting, Scripted Finite State Machines, Perceptual Modeling, Goal Evaluation, Goal Arbitration, And Fuzzy Logic.", "author" : [ { "dropping-particle" : "", "family" : "Buckland", "given" : "Mat", "non-dropping-particle" : "", "parse-names" : false, "suffix" : "" } ], "id" : "ITEM-1", "issued" : { "date-parts" : [ [ "2005" ] ] }, "page" : "495", "title" : "Programming Game AI by Example", "type" : "book" }, "uris" : [ "http://www.mendeley.com/documents/?uuid=259eeff7-20f0-4b5c-b674-6c9dd2ded053" ] } ], "mendeley" : { "formattedCitation" : "(Buckland, 2005)", "manualFormatting" : "(2005)", "plainTextFormattedCitation" : "(Buckland, 2005)", "previouslyFormattedCitation" : "(Buckland, 2005)" }, "properties" : { "noteIndex" : 0 }, "schema" : "https://github.com/citation-style-language/schema/raw/master/csl-citation.json" }</w:instrText>
      </w:r>
      <w:r w:rsidR="00953FA7">
        <w:fldChar w:fldCharType="separate"/>
      </w:r>
      <w:r w:rsidR="00953FA7">
        <w:rPr>
          <w:noProof/>
        </w:rPr>
        <w:t>(</w:t>
      </w:r>
      <w:r w:rsidR="00953FA7" w:rsidRPr="00D05FAB">
        <w:rPr>
          <w:noProof/>
        </w:rPr>
        <w:t>2005)</w:t>
      </w:r>
      <w:r w:rsidR="00953FA7">
        <w:fldChar w:fldCharType="end"/>
      </w:r>
      <w:r w:rsidR="00953FA7">
        <w:t xml:space="preserve">, att dessa två </w:t>
      </w:r>
      <w:proofErr w:type="spellStart"/>
      <w:r w:rsidR="00953FA7">
        <w:t>subområden</w:t>
      </w:r>
      <w:proofErr w:type="spellEnd"/>
      <w:r w:rsidR="00953FA7">
        <w:t xml:space="preserve"> tenderar att fokusera på att lösa ett problem på ett optimalt sätt</w:t>
      </w:r>
      <w:r w:rsidR="00181CED">
        <w:t xml:space="preserve"> utan att ta stor hänsyn till hårdvara eller tidsbegränsningar</w:t>
      </w:r>
      <w:r w:rsidR="00953FA7">
        <w:t>.</w:t>
      </w:r>
    </w:p>
    <w:p w14:paraId="438FF41F" w14:textId="2B0F6BE5" w:rsidR="00CB442F" w:rsidRDefault="00223577" w:rsidP="00704951">
      <w:pPr>
        <w:pStyle w:val="Rubrik3"/>
      </w:pPr>
      <w:r>
        <w:t>Spel-AI</w:t>
      </w:r>
    </w:p>
    <w:p w14:paraId="6655104D" w14:textId="453DBFD8" w:rsidR="00704951" w:rsidRDefault="00704951" w:rsidP="00704951">
      <w:r>
        <w:t xml:space="preserve">Artificiell intelligens har funnits inom spel, men Pacman </w:t>
      </w:r>
      <w:r>
        <w:rPr>
          <w:color w:val="FF0000"/>
        </w:rPr>
        <w:t>(REF PACMAN)</w:t>
      </w:r>
      <w:r>
        <w:t xml:space="preserve"> </w:t>
      </w:r>
      <w:r w:rsidR="00DA5204">
        <w:t xml:space="preserve">var det första spelet med en, relativt, avancerad AI. Fienderna rörde sig precis som spelaren och gav känslan av att det var möjligt att det var </w:t>
      </w:r>
      <w:r w:rsidR="00D65B4A">
        <w:t xml:space="preserve">riktiga människor </w:t>
      </w:r>
      <w:r w:rsidR="00DA5204">
        <w:t xml:space="preserve">som styrde dem </w:t>
      </w:r>
      <w:r w:rsidR="00DA5204">
        <w:fldChar w:fldCharType="begin" w:fldLock="1"/>
      </w:r>
      <w:r w:rsidR="00411E80">
        <w:instrText>ADDIN CSL_CITATION { "citationItems" : [ { "id" : "ITEM-1", "itemData" : { "DOI" : "10.1017/S0263574700004070", "ISBN" : "9780123747310", "author" : [ { "dropping-particle" : "", "family" : "Millington", "given" : "Ian", "non-dropping-particle" : "", "parse-names" : false, "suffix" : "" }, { "dropping-particle" : "", "family" : "Funge", "given" : "John", "non-dropping-particle" : "", "parse-names" : false, "suffix" : "" } ], "id" : "ITEM-1", "issued" : { "date-parts" : [ [ "2009" ] ] }, "page" : "895", "title" : "ARTIFICIAL INTELLIGENCE Second Edition", "type" : "book" }, "uris" : [ "http://www.mendeley.com/documents/?uuid=0eaeccac-3cd1-4f67-bd2e-045c341c2be9" ] } ], "mendeley" : { "formattedCitation" : "(Millington &amp; Funge, 2009)", "plainTextFormattedCitation" : "(Millington &amp; Funge, 2009)", "previouslyFormattedCitation" : "(Millington &amp; Funge, 2009)" }, "properties" : { "noteIndex" : 0 }, "schema" : "https://github.com/citation-style-language/schema/raw/master/csl-citation.json" }</w:instrText>
      </w:r>
      <w:r w:rsidR="00DA5204">
        <w:fldChar w:fldCharType="separate"/>
      </w:r>
      <w:r w:rsidR="00DA5204" w:rsidRPr="00DA5204">
        <w:rPr>
          <w:noProof/>
        </w:rPr>
        <w:t>(Millington &amp; Funge, 2009)</w:t>
      </w:r>
      <w:r w:rsidR="00DA5204">
        <w:fldChar w:fldCharType="end"/>
      </w:r>
      <w:r w:rsidR="00DA5204">
        <w:t>.</w:t>
      </w:r>
    </w:p>
    <w:p w14:paraId="21F351A9" w14:textId="2C9EBDF6" w:rsidR="001A6424" w:rsidRDefault="001A6424" w:rsidP="00704951">
      <w:r>
        <w:t xml:space="preserve">En stor procent av de spel som finns idag har någon sorts AI implementerad. Om det så är en hund som rör sig mellan två olika rum i ett hus, eller om det är en mer avancerad </w:t>
      </w:r>
      <w:r w:rsidR="009E541C">
        <w:t>NPC (Non-</w:t>
      </w:r>
      <w:proofErr w:type="spellStart"/>
      <w:r w:rsidR="009E541C">
        <w:t>Player</w:t>
      </w:r>
      <w:proofErr w:type="spellEnd"/>
      <w:r w:rsidR="009E541C">
        <w:t xml:space="preserve"> </w:t>
      </w:r>
      <w:proofErr w:type="spellStart"/>
      <w:r w:rsidR="009E541C">
        <w:t>Character</w:t>
      </w:r>
      <w:proofErr w:type="spellEnd"/>
      <w:r w:rsidR="009E541C">
        <w:t>)</w:t>
      </w:r>
      <w:r>
        <w:t xml:space="preserve"> i ett rollspel som rör sig runt i en by</w:t>
      </w:r>
      <w:r w:rsidR="00E23E6A">
        <w:t xml:space="preserve"> så har de ett sätt att navigera sig genom den miljön de befinner sig i.</w:t>
      </w:r>
      <w:r w:rsidR="00D639D0">
        <w:t xml:space="preserve"> Inom datorspel är navigering, och rörelse, av agenter ett vanligt problem. Det är oftast inom spel där en grupp av agenter ska navigeras tätt intill varandra. Detta är vanligt i realtidsstrategispel så som, </w:t>
      </w:r>
      <w:r w:rsidR="00D639D0">
        <w:rPr>
          <w:color w:val="FF0000"/>
        </w:rPr>
        <w:t>(STARCRAFT2)</w:t>
      </w:r>
      <w:r w:rsidR="00D639D0">
        <w:t xml:space="preserve"> och </w:t>
      </w:r>
      <w:r w:rsidR="00D639D0">
        <w:rPr>
          <w:color w:val="FF0000"/>
        </w:rPr>
        <w:t>(WARCRAFT3)</w:t>
      </w:r>
      <w:r w:rsidR="00D639D0">
        <w:t>.</w:t>
      </w:r>
    </w:p>
    <w:p w14:paraId="08E2A258" w14:textId="77777777" w:rsidR="009E541C" w:rsidRDefault="009E541C" w:rsidP="009E541C">
      <w:pPr>
        <w:pStyle w:val="Rubrik3"/>
      </w:pPr>
      <w:r>
        <w:t>Intelligent agent</w:t>
      </w:r>
    </w:p>
    <w:p w14:paraId="797AB5A6" w14:textId="662C9699" w:rsidR="009E541C" w:rsidRPr="00D639D0" w:rsidRDefault="009E541C" w:rsidP="009E541C">
      <w:r>
        <w:t>En agent är någonting som kan uppfatta miljön runtomkring sig och agera utifrån det</w:t>
      </w:r>
      <w:r>
        <w:t xml:space="preserve">. </w:t>
      </w:r>
      <w:r w:rsidR="004F2C64">
        <w:t>En agents beteenden beskrivs av agentfunktioner som mappar en given uppfattning till en mekanism</w:t>
      </w:r>
      <w:r w:rsidR="003B3CD8">
        <w:t xml:space="preserve"> </w:t>
      </w:r>
      <w:r w:rsidR="003B3CD8">
        <w:fldChar w:fldCharType="begin" w:fldLock="1"/>
      </w:r>
      <w:r w:rsidR="003B3CD8">
        <w:instrText>ADDIN CSL_CITATION { "citationItems" : [ { "id" : "ITEM-1", "itemData" : { "ISBN" : "0136042597", "abstract" : "Artificial Intelligence: A Modern Approach, 3e offers the most comprehensive, up-to-date introduction to the theory and practice of artificial intelligence. Number one in its field, this textbook is ideal for one or two-semester, undergraduate or graduate-level courses in Artificial Intelligence.  Dr. Peter Norvig, contributing Artificial Intelligence author and Professor Sebastian Thrun, a Pearson author are offering a free online course at Stanford University on artificial intelligence.   According to an article in  The New York Times , the course on artificial intelligence is \u201cone of three being offered experimentally by the Stanford computer science department to extend technology knowledge and skills beyond this elite campus to the entire world.\u201d One of the other two courses, an introduction to database software, is being taught by Pearson author Dr. Jennifer Widom.   Artificial Intelligence: A Modern Approach, 3e is available to purchase as an eText for your Kindle\u2122, NOOK\u2122, and the iPhone\u00ae/iPad\u00ae.   To learn more about the course on artificial intelligence, visit http://www.ai-class.com. To read the full New York Times article, click here.", "author" : [ { "dropping-particle" : "", "family" : "Russell", "given" : "Stuart Jonathan", "non-dropping-particle" : "", "parse-names" : false, "suffix" : "" }, { "dropping-particle" : "", "family" : "Norvig", "given" : "Peter", "non-dropping-particle" : "", "parse-names" : false, "suffix" : "" } ], "id" : "ITEM-1", "issued" : { "date-parts" : [ [ "2010" ] ] }, "title" : "Artificial Intelligence: A Modern Approach", "type" : "book" }, "uris" : [ "http://www.mendeley.com/documents/?uuid=01b0c80c-e69a-448b-bb01-281013a57b83" ] } ], "mendeley" : { "formattedCitation" : "(Russell &amp; Norvig, 2010)", "plainTextFormattedCitation" : "(Russell &amp; Norvig, 2010)" }, "properties" : { "noteIndex" : 0 }, "schema" : "https://github.com/citation-style-language/schema/raw/master/csl-citation.json" }</w:instrText>
      </w:r>
      <w:r w:rsidR="003B3CD8">
        <w:fldChar w:fldCharType="separate"/>
      </w:r>
      <w:r w:rsidR="003B3CD8" w:rsidRPr="003B3CD8">
        <w:rPr>
          <w:noProof/>
        </w:rPr>
        <w:t>(Russell &amp; Norvig, 2010)</w:t>
      </w:r>
      <w:r w:rsidR="003B3CD8">
        <w:fldChar w:fldCharType="end"/>
      </w:r>
      <w:r w:rsidR="004F2C64">
        <w:t xml:space="preserve">. </w:t>
      </w:r>
      <w:r>
        <w:t xml:space="preserve">Definitionen för en agent är väldigt brett. Det kan vara en agent som ger utdata till ett konsolfönster baserat på en användares input, till att vara en </w:t>
      </w:r>
      <w:r w:rsidR="00406037">
        <w:t>NPC, i ett rollspel,</w:t>
      </w:r>
      <w:r>
        <w:t xml:space="preserve"> som ska välja hög</w:t>
      </w:r>
      <w:r w:rsidR="004F2C64">
        <w:t>er eller vänster i en korsning.</w:t>
      </w:r>
    </w:p>
    <w:p w14:paraId="78B939BF" w14:textId="77777777" w:rsidR="00D639D0" w:rsidRPr="00D639D0" w:rsidRDefault="00D639D0" w:rsidP="00704951"/>
    <w:p w14:paraId="04952BF2" w14:textId="23C1691D" w:rsidR="00CB442F" w:rsidRDefault="008F5BC2" w:rsidP="00CB442F">
      <w:pPr>
        <w:pStyle w:val="Rubrik2"/>
      </w:pPr>
      <w:r>
        <w:lastRenderedPageBreak/>
        <w:t>Styrbeteende</w:t>
      </w:r>
    </w:p>
    <w:p w14:paraId="30483CF0" w14:textId="77777777" w:rsidR="005567E9" w:rsidRPr="005567E9" w:rsidRDefault="005567E9" w:rsidP="005567E9"/>
    <w:p w14:paraId="6E7D1E0E" w14:textId="06E4087D" w:rsidR="008F5BC2" w:rsidRDefault="009D290F" w:rsidP="009D290F">
      <w:pPr>
        <w:pStyle w:val="Rubrik3"/>
      </w:pPr>
      <w:r>
        <w:t>Sök</w:t>
      </w:r>
    </w:p>
    <w:p w14:paraId="343C4306" w14:textId="65411F25" w:rsidR="009D290F" w:rsidRDefault="009D290F" w:rsidP="009D290F">
      <w:pPr>
        <w:pStyle w:val="Rubrik3"/>
      </w:pPr>
      <w:r>
        <w:t>Fly</w:t>
      </w:r>
    </w:p>
    <w:p w14:paraId="10CEB6A2" w14:textId="1B51784F" w:rsidR="009D290F" w:rsidRDefault="009D290F" w:rsidP="009D290F">
      <w:pPr>
        <w:pStyle w:val="Rubrik3"/>
      </w:pPr>
      <w:r>
        <w:t>Vandra</w:t>
      </w:r>
    </w:p>
    <w:p w14:paraId="04636D6D" w14:textId="438E2AC7" w:rsidR="009D290F" w:rsidRDefault="009D290F" w:rsidP="009D290F">
      <w:pPr>
        <w:pStyle w:val="Rubrik3"/>
      </w:pPr>
      <w:r>
        <w:t>Objektundvikande</w:t>
      </w:r>
    </w:p>
    <w:p w14:paraId="7B448AA7" w14:textId="755E2723" w:rsidR="008261E8" w:rsidRDefault="008261E8" w:rsidP="008261E8">
      <w:pPr>
        <w:pStyle w:val="Rubrik3"/>
      </w:pPr>
      <w:r>
        <w:t>Begränsande</w:t>
      </w:r>
      <w:r w:rsidRPr="008261E8">
        <w:t xml:space="preserve"> </w:t>
      </w:r>
    </w:p>
    <w:p w14:paraId="53AE312F" w14:textId="57C0AD3C" w:rsidR="008261E8" w:rsidRDefault="004A474A" w:rsidP="00651FF5">
      <w:pPr>
        <w:pStyle w:val="Rubrik3"/>
      </w:pPr>
      <w:r>
        <w:t>Vägföljning</w:t>
      </w:r>
    </w:p>
    <w:p w14:paraId="008A613A" w14:textId="658399F9" w:rsidR="004A474A" w:rsidRDefault="004A474A" w:rsidP="004A474A">
      <w:pPr>
        <w:pStyle w:val="Rubrik3"/>
      </w:pPr>
      <w:proofErr w:type="spellStart"/>
      <w:r>
        <w:t>Flow</w:t>
      </w:r>
      <w:proofErr w:type="spellEnd"/>
      <w:r>
        <w:t xml:space="preserve"> </w:t>
      </w:r>
      <w:proofErr w:type="spellStart"/>
      <w:r>
        <w:t>field</w:t>
      </w:r>
      <w:proofErr w:type="spellEnd"/>
      <w:r>
        <w:t>-följning</w:t>
      </w:r>
    </w:p>
    <w:p w14:paraId="685380A8" w14:textId="277C7B4A" w:rsidR="004A474A" w:rsidRDefault="004A474A" w:rsidP="004A474A">
      <w:pPr>
        <w:pStyle w:val="Rubrik3"/>
      </w:pPr>
      <w:r>
        <w:t>Flockbeteende</w:t>
      </w:r>
      <w:bookmarkStart w:id="5" w:name="_GoBack"/>
      <w:bookmarkEnd w:id="5"/>
    </w:p>
    <w:p w14:paraId="6D929468" w14:textId="556B715B" w:rsidR="004A474A" w:rsidRPr="008261E8" w:rsidRDefault="004A474A" w:rsidP="004A474A">
      <w:pPr>
        <w:pStyle w:val="Rubrik3"/>
      </w:pPr>
      <w:r>
        <w:t>Separation</w:t>
      </w:r>
    </w:p>
    <w:p w14:paraId="2B544169" w14:textId="189F8475" w:rsidR="004A474A" w:rsidRPr="008261E8" w:rsidRDefault="004A474A" w:rsidP="004A474A">
      <w:pPr>
        <w:pStyle w:val="Rubrik3"/>
      </w:pPr>
      <w:r>
        <w:t>Sammanhållning</w:t>
      </w:r>
    </w:p>
    <w:p w14:paraId="187F44EB" w14:textId="094ECE97" w:rsidR="004A474A" w:rsidRPr="004A474A" w:rsidRDefault="004A474A" w:rsidP="004A474A">
      <w:pPr>
        <w:pStyle w:val="Rubrik3"/>
      </w:pPr>
      <w:r>
        <w:t>Formering</w:t>
      </w:r>
    </w:p>
    <w:p w14:paraId="0494571F" w14:textId="3B230390" w:rsidR="00CB442F" w:rsidRPr="00D3446A" w:rsidRDefault="00CB442F" w:rsidP="00BC3AB8">
      <w:pPr>
        <w:pStyle w:val="Rubrik2"/>
      </w:pPr>
      <w:bookmarkStart w:id="6" w:name="_Toc219466035"/>
      <w:bookmarkStart w:id="7" w:name="_Toc219475262"/>
      <w:bookmarkStart w:id="8" w:name="_Toc282412519"/>
      <w:r w:rsidRPr="00D3446A">
        <w:t>Tabeller</w:t>
      </w:r>
      <w:bookmarkEnd w:id="6"/>
      <w:bookmarkEnd w:id="7"/>
      <w:bookmarkEnd w:id="8"/>
    </w:p>
    <w:p w14:paraId="49DEFAEE" w14:textId="0A73B9CE" w:rsidR="00CB442F" w:rsidRPr="00D3446A" w:rsidRDefault="00CB442F" w:rsidP="00CB442F">
      <w:r w:rsidRPr="00D3446A">
        <w:t xml:space="preserve">[Tabeller </w:t>
      </w:r>
      <w:r w:rsidR="00333533">
        <w:t xml:space="preserve">ska </w:t>
      </w:r>
      <w:r w:rsidRPr="00D3446A">
        <w:t xml:space="preserve">hanteras separat från figurer. De </w:t>
      </w:r>
      <w:r w:rsidR="00333533">
        <w:t xml:space="preserve">ska </w:t>
      </w:r>
      <w:r w:rsidRPr="00D3446A">
        <w:t xml:space="preserve">numreras oberoende av figurerna (Tabell 1, Tabell 2 osv). Tabeller </w:t>
      </w:r>
      <w:r w:rsidR="00333533">
        <w:t xml:space="preserve">ska </w:t>
      </w:r>
      <w:r w:rsidRPr="00D3446A">
        <w:t xml:space="preserve">ha numrerad markör som är centrerad och i </w:t>
      </w:r>
      <w:r w:rsidRPr="00D3446A">
        <w:rPr>
          <w:b/>
        </w:rPr>
        <w:t>fetstil (</w:t>
      </w:r>
      <w:proofErr w:type="spellStart"/>
      <w:r w:rsidRPr="00D3446A">
        <w:rPr>
          <w:b/>
        </w:rPr>
        <w:t>bold</w:t>
      </w:r>
      <w:proofErr w:type="spellEnd"/>
      <w:r w:rsidRPr="00D3446A">
        <w:rPr>
          <w:b/>
        </w:rPr>
        <w:t xml:space="preserve">) </w:t>
      </w:r>
      <w:r w:rsidRPr="00D3446A">
        <w:rPr>
          <w:i/>
        </w:rPr>
        <w:t>över</w:t>
      </w:r>
      <w:r w:rsidRPr="00D3446A">
        <w:t xml:space="preserve"> själva tabellen, se tabell 1. Tabelltexten </w:t>
      </w:r>
      <w:r w:rsidR="00333533">
        <w:t xml:space="preserve">ska </w:t>
      </w:r>
      <w:r w:rsidRPr="00D3446A">
        <w:t xml:space="preserve">ge en tydlig förklaring till vad den illustrerar. Alla tabeller i rapporten </w:t>
      </w:r>
      <w:r w:rsidR="00333533">
        <w:t xml:space="preserve">ska </w:t>
      </w:r>
      <w:r w:rsidRPr="00D3446A">
        <w:t>vara refererade i texten.]</w:t>
      </w:r>
    </w:p>
    <w:p w14:paraId="0A4D5EEC" w14:textId="77777777" w:rsidR="00CB442F" w:rsidRPr="00D3446A" w:rsidRDefault="00CB442F" w:rsidP="00CB442F">
      <w:pPr>
        <w:pStyle w:val="tabelltext"/>
      </w:pPr>
      <w:r w:rsidRPr="00D3446A">
        <w:t>Exempel på hur en tabell kan se ut</w:t>
      </w:r>
    </w:p>
    <w:tbl>
      <w:tblPr>
        <w:tblStyle w:val="Tabellrutnt"/>
        <w:tblW w:w="0" w:type="auto"/>
        <w:jc w:val="center"/>
        <w:tblLook w:val="04A0" w:firstRow="1" w:lastRow="0" w:firstColumn="1" w:lastColumn="0" w:noHBand="0" w:noVBand="1"/>
      </w:tblPr>
      <w:tblGrid>
        <w:gridCol w:w="715"/>
        <w:gridCol w:w="916"/>
        <w:gridCol w:w="915"/>
        <w:gridCol w:w="906"/>
        <w:gridCol w:w="932"/>
      </w:tblGrid>
      <w:tr w:rsidR="00CB442F" w:rsidRPr="00D3446A" w14:paraId="6E18C16A" w14:textId="77777777" w:rsidTr="008C00E1">
        <w:trPr>
          <w:trHeight w:hRule="exact" w:val="397"/>
          <w:jc w:val="center"/>
        </w:trPr>
        <w:tc>
          <w:tcPr>
            <w:tcW w:w="0" w:type="auto"/>
            <w:shd w:val="clear" w:color="auto" w:fill="auto"/>
            <w:vAlign w:val="center"/>
          </w:tcPr>
          <w:p w14:paraId="553F2AC5" w14:textId="77777777" w:rsidR="00CB442F" w:rsidRPr="00D3446A" w:rsidRDefault="00CB442F" w:rsidP="008C00E1">
            <w:pPr>
              <w:rPr>
                <w:rStyle w:val="Stark"/>
              </w:rPr>
            </w:pPr>
            <w:r w:rsidRPr="00D3446A">
              <w:rPr>
                <w:rStyle w:val="Stark"/>
              </w:rPr>
              <w:t>Typ</w:t>
            </w:r>
          </w:p>
        </w:tc>
        <w:tc>
          <w:tcPr>
            <w:tcW w:w="0" w:type="auto"/>
            <w:shd w:val="clear" w:color="auto" w:fill="auto"/>
            <w:vAlign w:val="center"/>
          </w:tcPr>
          <w:p w14:paraId="7358B9C1" w14:textId="77777777" w:rsidR="00CB442F" w:rsidRPr="00D3446A" w:rsidRDefault="00CB442F" w:rsidP="008C00E1">
            <w:pPr>
              <w:rPr>
                <w:rStyle w:val="Stark"/>
              </w:rPr>
            </w:pPr>
            <w:r w:rsidRPr="00D3446A">
              <w:rPr>
                <w:rStyle w:val="Stark"/>
              </w:rPr>
              <w:t>Test A</w:t>
            </w:r>
          </w:p>
        </w:tc>
        <w:tc>
          <w:tcPr>
            <w:tcW w:w="0" w:type="auto"/>
            <w:shd w:val="clear" w:color="auto" w:fill="auto"/>
            <w:vAlign w:val="center"/>
          </w:tcPr>
          <w:p w14:paraId="2DDB1A6C" w14:textId="77777777" w:rsidR="00CB442F" w:rsidRPr="00D3446A" w:rsidRDefault="00CB442F" w:rsidP="008C00E1">
            <w:pPr>
              <w:rPr>
                <w:rStyle w:val="Stark"/>
              </w:rPr>
            </w:pPr>
            <w:r w:rsidRPr="00D3446A">
              <w:rPr>
                <w:rStyle w:val="Stark"/>
              </w:rPr>
              <w:t>Test B</w:t>
            </w:r>
          </w:p>
        </w:tc>
        <w:tc>
          <w:tcPr>
            <w:tcW w:w="0" w:type="auto"/>
            <w:shd w:val="clear" w:color="auto" w:fill="auto"/>
            <w:vAlign w:val="center"/>
          </w:tcPr>
          <w:p w14:paraId="49917E12" w14:textId="77777777" w:rsidR="00CB442F" w:rsidRPr="00D3446A" w:rsidRDefault="00CB442F" w:rsidP="008C00E1">
            <w:pPr>
              <w:rPr>
                <w:rStyle w:val="Stark"/>
              </w:rPr>
            </w:pPr>
            <w:r w:rsidRPr="00D3446A">
              <w:rPr>
                <w:rStyle w:val="Stark"/>
              </w:rPr>
              <w:t>Test C</w:t>
            </w:r>
          </w:p>
        </w:tc>
        <w:tc>
          <w:tcPr>
            <w:tcW w:w="0" w:type="auto"/>
            <w:shd w:val="clear" w:color="auto" w:fill="auto"/>
            <w:vAlign w:val="center"/>
          </w:tcPr>
          <w:p w14:paraId="6D9E5466" w14:textId="77777777" w:rsidR="00CB442F" w:rsidRPr="00D3446A" w:rsidRDefault="00CB442F" w:rsidP="008C00E1">
            <w:pPr>
              <w:rPr>
                <w:rStyle w:val="Stark"/>
              </w:rPr>
            </w:pPr>
            <w:r w:rsidRPr="00D3446A">
              <w:rPr>
                <w:rStyle w:val="Stark"/>
              </w:rPr>
              <w:t>Test D</w:t>
            </w:r>
          </w:p>
        </w:tc>
      </w:tr>
      <w:tr w:rsidR="00CB442F" w:rsidRPr="00D3446A" w14:paraId="26873590" w14:textId="77777777" w:rsidTr="008C00E1">
        <w:trPr>
          <w:trHeight w:hRule="exact" w:val="397"/>
          <w:jc w:val="center"/>
        </w:trPr>
        <w:tc>
          <w:tcPr>
            <w:tcW w:w="0" w:type="auto"/>
            <w:shd w:val="clear" w:color="auto" w:fill="auto"/>
            <w:vAlign w:val="center"/>
          </w:tcPr>
          <w:p w14:paraId="46C10328" w14:textId="77777777" w:rsidR="00CB442F" w:rsidRPr="00D3446A" w:rsidRDefault="00CB442F" w:rsidP="008C00E1">
            <w:r w:rsidRPr="00D3446A">
              <w:t>Grön</w:t>
            </w:r>
          </w:p>
        </w:tc>
        <w:tc>
          <w:tcPr>
            <w:tcW w:w="0" w:type="auto"/>
            <w:shd w:val="clear" w:color="auto" w:fill="auto"/>
            <w:vAlign w:val="center"/>
          </w:tcPr>
          <w:p w14:paraId="75A2F4E9" w14:textId="77777777" w:rsidR="00CB442F" w:rsidRPr="00D3446A" w:rsidRDefault="00CB442F" w:rsidP="008C00E1">
            <w:proofErr w:type="gramStart"/>
            <w:r w:rsidRPr="00D3446A">
              <w:t>45%</w:t>
            </w:r>
            <w:proofErr w:type="gramEnd"/>
          </w:p>
        </w:tc>
        <w:tc>
          <w:tcPr>
            <w:tcW w:w="0" w:type="auto"/>
            <w:shd w:val="clear" w:color="auto" w:fill="auto"/>
            <w:vAlign w:val="center"/>
          </w:tcPr>
          <w:p w14:paraId="079A979E" w14:textId="77777777" w:rsidR="00CB442F" w:rsidRPr="00D3446A" w:rsidRDefault="00CB442F" w:rsidP="008C00E1">
            <w:proofErr w:type="gramStart"/>
            <w:r w:rsidRPr="00D3446A">
              <w:t>30%</w:t>
            </w:r>
            <w:proofErr w:type="gramEnd"/>
          </w:p>
        </w:tc>
        <w:tc>
          <w:tcPr>
            <w:tcW w:w="0" w:type="auto"/>
            <w:shd w:val="clear" w:color="auto" w:fill="auto"/>
            <w:vAlign w:val="center"/>
          </w:tcPr>
          <w:p w14:paraId="50B73D5F" w14:textId="77777777" w:rsidR="00CB442F" w:rsidRPr="00D3446A" w:rsidRDefault="00CB442F" w:rsidP="008C00E1">
            <w:proofErr w:type="gramStart"/>
            <w:r w:rsidRPr="00D3446A">
              <w:t>44%</w:t>
            </w:r>
            <w:proofErr w:type="gramEnd"/>
          </w:p>
        </w:tc>
        <w:tc>
          <w:tcPr>
            <w:tcW w:w="0" w:type="auto"/>
            <w:shd w:val="clear" w:color="auto" w:fill="auto"/>
            <w:vAlign w:val="center"/>
          </w:tcPr>
          <w:p w14:paraId="20BA4F76" w14:textId="77777777" w:rsidR="00CB442F" w:rsidRPr="00D3446A" w:rsidRDefault="00CB442F" w:rsidP="008C00E1">
            <w:proofErr w:type="gramStart"/>
            <w:r w:rsidRPr="00D3446A">
              <w:t>68%</w:t>
            </w:r>
            <w:proofErr w:type="gramEnd"/>
          </w:p>
        </w:tc>
      </w:tr>
      <w:tr w:rsidR="00CB442F" w:rsidRPr="00D3446A" w14:paraId="23EE6042" w14:textId="77777777" w:rsidTr="008C00E1">
        <w:trPr>
          <w:trHeight w:hRule="exact" w:val="397"/>
          <w:jc w:val="center"/>
        </w:trPr>
        <w:tc>
          <w:tcPr>
            <w:tcW w:w="0" w:type="auto"/>
            <w:shd w:val="clear" w:color="auto" w:fill="auto"/>
            <w:vAlign w:val="center"/>
          </w:tcPr>
          <w:p w14:paraId="2C1EAB08" w14:textId="77777777" w:rsidR="00CB442F" w:rsidRPr="00D3446A" w:rsidRDefault="00CB442F" w:rsidP="008C00E1">
            <w:r w:rsidRPr="00D3446A">
              <w:t>Röd</w:t>
            </w:r>
          </w:p>
        </w:tc>
        <w:tc>
          <w:tcPr>
            <w:tcW w:w="0" w:type="auto"/>
            <w:shd w:val="clear" w:color="auto" w:fill="auto"/>
            <w:vAlign w:val="center"/>
          </w:tcPr>
          <w:p w14:paraId="2F9423F4" w14:textId="77777777" w:rsidR="00CB442F" w:rsidRPr="00D3446A" w:rsidRDefault="00CB442F" w:rsidP="008C00E1">
            <w:proofErr w:type="gramStart"/>
            <w:r w:rsidRPr="00D3446A">
              <w:t>55%</w:t>
            </w:r>
            <w:proofErr w:type="gramEnd"/>
          </w:p>
        </w:tc>
        <w:tc>
          <w:tcPr>
            <w:tcW w:w="0" w:type="auto"/>
            <w:shd w:val="clear" w:color="auto" w:fill="auto"/>
            <w:vAlign w:val="center"/>
          </w:tcPr>
          <w:p w14:paraId="61341D82" w14:textId="77777777" w:rsidR="00CB442F" w:rsidRPr="00D3446A" w:rsidRDefault="00CB442F" w:rsidP="008C00E1">
            <w:proofErr w:type="gramStart"/>
            <w:r w:rsidRPr="00D3446A">
              <w:t>70%</w:t>
            </w:r>
            <w:proofErr w:type="gramEnd"/>
          </w:p>
        </w:tc>
        <w:tc>
          <w:tcPr>
            <w:tcW w:w="0" w:type="auto"/>
            <w:shd w:val="clear" w:color="auto" w:fill="auto"/>
            <w:vAlign w:val="center"/>
          </w:tcPr>
          <w:p w14:paraId="275CE436" w14:textId="77777777" w:rsidR="00CB442F" w:rsidRPr="00D3446A" w:rsidRDefault="00CB442F" w:rsidP="008C00E1">
            <w:proofErr w:type="gramStart"/>
            <w:r w:rsidRPr="00D3446A">
              <w:t>56%</w:t>
            </w:r>
            <w:proofErr w:type="gramEnd"/>
          </w:p>
        </w:tc>
        <w:tc>
          <w:tcPr>
            <w:tcW w:w="0" w:type="auto"/>
            <w:shd w:val="clear" w:color="auto" w:fill="auto"/>
            <w:vAlign w:val="center"/>
          </w:tcPr>
          <w:p w14:paraId="31ABB93E" w14:textId="77777777" w:rsidR="00CB442F" w:rsidRPr="00D3446A" w:rsidRDefault="00CB442F" w:rsidP="008C00E1">
            <w:proofErr w:type="gramStart"/>
            <w:r w:rsidRPr="00D3446A">
              <w:t>32%</w:t>
            </w:r>
            <w:proofErr w:type="gramEnd"/>
          </w:p>
        </w:tc>
      </w:tr>
    </w:tbl>
    <w:p w14:paraId="6592D407" w14:textId="77777777" w:rsidR="005158B2" w:rsidRPr="005158B2" w:rsidRDefault="005158B2" w:rsidP="005158B2"/>
    <w:p w14:paraId="4CDCF013" w14:textId="52F2F972" w:rsidR="005158B2" w:rsidRDefault="005158B2" w:rsidP="005158B2">
      <w:pPr>
        <w:pStyle w:val="Rubrik2"/>
      </w:pPr>
      <w:bookmarkStart w:id="9" w:name="_Toc282412520"/>
      <w:r>
        <w:t>Citat</w:t>
      </w:r>
      <w:bookmarkEnd w:id="9"/>
    </w:p>
    <w:p w14:paraId="1AF89FB4" w14:textId="69C8B355" w:rsidR="00F67E47" w:rsidRPr="00D3446A" w:rsidRDefault="00572049" w:rsidP="00F67E47">
      <w:r w:rsidRPr="00D3446A">
        <w:t>Citat används när den exakta ordalydelsen i refererade texter behöver lyftas fram. Det är väldigt viktigt att det tydligt framgår var citatet är hämtat (källhänvisning med sidnummer) och texten får inte ändras på något sätt. Kortare citat kan komma löpande i texten</w:t>
      </w:r>
      <w:r w:rsidR="00A30211">
        <w:t xml:space="preserve"> och skrivs då </w:t>
      </w:r>
      <w:r w:rsidRPr="00D3446A">
        <w:t xml:space="preserve">omgivet med citattecken. </w:t>
      </w:r>
    </w:p>
    <w:p w14:paraId="54B13B69" w14:textId="431C143B" w:rsidR="00572049" w:rsidRPr="00D3446A" w:rsidRDefault="00572049" w:rsidP="00F67E47">
      <w:r w:rsidRPr="00D3446A">
        <w:t>Ett exempel</w:t>
      </w:r>
      <w:r w:rsidR="00F67E47" w:rsidRPr="00D3446A">
        <w:t xml:space="preserve"> på kortare citat</w:t>
      </w:r>
      <w:r w:rsidRPr="00D3446A">
        <w:t xml:space="preserve">: </w:t>
      </w:r>
      <w:r w:rsidR="00F67E47" w:rsidRPr="00D3446A">
        <w:t xml:space="preserve">Roberts, Furst, Dorn och </w:t>
      </w:r>
      <w:proofErr w:type="spellStart"/>
      <w:r w:rsidR="00F67E47" w:rsidRPr="00D3446A">
        <w:t>Isbell</w:t>
      </w:r>
      <w:proofErr w:type="spellEnd"/>
      <w:r w:rsidR="00F67E47" w:rsidRPr="00D3446A">
        <w:t xml:space="preserve"> (2009, s. 25) beskriver sitt ramverk som </w:t>
      </w:r>
      <w:r w:rsidR="00380F2A">
        <w:t xml:space="preserve">ett </w:t>
      </w:r>
      <w:r w:rsidR="00F67E47" w:rsidRPr="00A30211">
        <w:t>"web-</w:t>
      </w:r>
      <w:proofErr w:type="spellStart"/>
      <w:r w:rsidR="00F67E47" w:rsidRPr="00A30211">
        <w:t>based</w:t>
      </w:r>
      <w:proofErr w:type="spellEnd"/>
      <w:r w:rsidR="00F67E47" w:rsidRPr="00A30211">
        <w:t xml:space="preserve"> mixed-media </w:t>
      </w:r>
      <w:proofErr w:type="spellStart"/>
      <w:r w:rsidR="00F67E47" w:rsidRPr="00A30211">
        <w:t>choose</w:t>
      </w:r>
      <w:proofErr w:type="spellEnd"/>
      <w:r w:rsidR="00F67E47" w:rsidRPr="00A30211">
        <w:t>-</w:t>
      </w:r>
      <w:proofErr w:type="spellStart"/>
      <w:r w:rsidR="00F67E47" w:rsidRPr="00A30211">
        <w:t>your</w:t>
      </w:r>
      <w:proofErr w:type="spellEnd"/>
      <w:r w:rsidR="00F67E47" w:rsidRPr="00A30211">
        <w:t>-</w:t>
      </w:r>
      <w:proofErr w:type="spellStart"/>
      <w:r w:rsidR="00F67E47" w:rsidRPr="00A30211">
        <w:t>own</w:t>
      </w:r>
      <w:proofErr w:type="spellEnd"/>
      <w:r w:rsidR="00F67E47" w:rsidRPr="00A30211">
        <w:t>-</w:t>
      </w:r>
      <w:proofErr w:type="spellStart"/>
      <w:r w:rsidR="00F67E47" w:rsidRPr="00A30211">
        <w:t>adventure</w:t>
      </w:r>
      <w:proofErr w:type="spellEnd"/>
      <w:r w:rsidR="00F67E47" w:rsidRPr="00A30211">
        <w:t xml:space="preserve">-style </w:t>
      </w:r>
      <w:proofErr w:type="spellStart"/>
      <w:r w:rsidR="00F67E47" w:rsidRPr="00A30211">
        <w:t>interactive</w:t>
      </w:r>
      <w:proofErr w:type="spellEnd"/>
      <w:r w:rsidR="00F67E47" w:rsidRPr="00A30211">
        <w:t xml:space="preserve"> </w:t>
      </w:r>
      <w:proofErr w:type="spellStart"/>
      <w:r w:rsidR="00F67E47" w:rsidRPr="00A30211">
        <w:t>storytelling</w:t>
      </w:r>
      <w:proofErr w:type="spellEnd"/>
      <w:r w:rsidR="00F67E47" w:rsidRPr="00A30211">
        <w:t xml:space="preserve"> system"</w:t>
      </w:r>
      <w:r w:rsidR="00F67E47" w:rsidRPr="00D3446A">
        <w:t xml:space="preserve">. </w:t>
      </w:r>
    </w:p>
    <w:p w14:paraId="7A98901B" w14:textId="205A1396" w:rsidR="00F67E47" w:rsidRPr="000825CB" w:rsidRDefault="00F67E47" w:rsidP="00F67E47">
      <w:pPr>
        <w:rPr>
          <w:lang w:val="en-US"/>
        </w:rPr>
      </w:pPr>
      <w:r w:rsidRPr="00D3446A">
        <w:lastRenderedPageBreak/>
        <w:t xml:space="preserve">Längre citat </w:t>
      </w:r>
      <w:r w:rsidR="00333533">
        <w:t xml:space="preserve">ska </w:t>
      </w:r>
      <w:r w:rsidR="00D3446A">
        <w:t xml:space="preserve">anges som ett eget stycke som är indraget. I mallen kan stilen "Citat" användas. </w:t>
      </w:r>
      <w:proofErr w:type="spellStart"/>
      <w:r w:rsidR="00D3446A" w:rsidRPr="000825CB">
        <w:rPr>
          <w:lang w:val="en-US"/>
        </w:rPr>
        <w:t>Det</w:t>
      </w:r>
      <w:proofErr w:type="spellEnd"/>
      <w:r w:rsidR="00D3446A" w:rsidRPr="000825CB">
        <w:rPr>
          <w:lang w:val="en-US"/>
        </w:rPr>
        <w:t xml:space="preserve"> </w:t>
      </w:r>
      <w:proofErr w:type="spellStart"/>
      <w:proofErr w:type="gramStart"/>
      <w:r w:rsidR="00D3446A" w:rsidRPr="000825CB">
        <w:rPr>
          <w:lang w:val="en-US"/>
        </w:rPr>
        <w:t>kan</w:t>
      </w:r>
      <w:proofErr w:type="spellEnd"/>
      <w:proofErr w:type="gramEnd"/>
      <w:r w:rsidR="00D3446A" w:rsidRPr="000825CB">
        <w:rPr>
          <w:lang w:val="en-US"/>
        </w:rPr>
        <w:t xml:space="preserve"> till </w:t>
      </w:r>
      <w:proofErr w:type="spellStart"/>
      <w:r w:rsidR="00D3446A" w:rsidRPr="000825CB">
        <w:rPr>
          <w:lang w:val="en-US"/>
        </w:rPr>
        <w:t>exempel</w:t>
      </w:r>
      <w:proofErr w:type="spellEnd"/>
      <w:r w:rsidR="00D3446A" w:rsidRPr="000825CB">
        <w:rPr>
          <w:lang w:val="en-US"/>
        </w:rPr>
        <w:t xml:space="preserve"> se </w:t>
      </w:r>
      <w:proofErr w:type="spellStart"/>
      <w:r w:rsidR="00D3446A" w:rsidRPr="000825CB">
        <w:rPr>
          <w:lang w:val="en-US"/>
        </w:rPr>
        <w:t>ut</w:t>
      </w:r>
      <w:proofErr w:type="spellEnd"/>
      <w:r w:rsidR="00D3446A" w:rsidRPr="000825CB">
        <w:rPr>
          <w:lang w:val="en-US"/>
        </w:rPr>
        <w:t xml:space="preserve"> </w:t>
      </w:r>
      <w:proofErr w:type="spellStart"/>
      <w:r w:rsidR="00D3446A" w:rsidRPr="000825CB">
        <w:rPr>
          <w:lang w:val="en-US"/>
        </w:rPr>
        <w:t>så</w:t>
      </w:r>
      <w:proofErr w:type="spellEnd"/>
      <w:r w:rsidR="00D3446A" w:rsidRPr="000825CB">
        <w:rPr>
          <w:lang w:val="en-US"/>
        </w:rPr>
        <w:t xml:space="preserve"> </w:t>
      </w:r>
      <w:proofErr w:type="spellStart"/>
      <w:r w:rsidR="00D3446A" w:rsidRPr="000825CB">
        <w:rPr>
          <w:lang w:val="en-US"/>
        </w:rPr>
        <w:t>här</w:t>
      </w:r>
      <w:proofErr w:type="spellEnd"/>
      <w:r w:rsidR="00D3446A" w:rsidRPr="000825CB">
        <w:rPr>
          <w:lang w:val="en-US"/>
        </w:rPr>
        <w:t>:</w:t>
      </w:r>
    </w:p>
    <w:p w14:paraId="2872078F" w14:textId="27DF41F3" w:rsidR="00796C39" w:rsidRPr="000825CB" w:rsidRDefault="00925C71" w:rsidP="00925C71">
      <w:pPr>
        <w:pStyle w:val="Citat1"/>
        <w:rPr>
          <w:lang w:val="en-US"/>
        </w:rPr>
      </w:pPr>
      <w:r w:rsidRPr="000825CB">
        <w:rPr>
          <w:lang w:val="en-US"/>
        </w:rPr>
        <w:t>Our framework for evaluating our approach is a web-based mixed-media choose-your-own-adventure-style interactive storytelling system. Our system displays a sequence of authored text and videos that comprise narrative units, or events, that are linked together by explicit d</w:t>
      </w:r>
      <w:r w:rsidR="005A4F64" w:rsidRPr="000825CB">
        <w:rPr>
          <w:lang w:val="en-US"/>
        </w:rPr>
        <w:t>ecision points for the player.</w:t>
      </w:r>
    </w:p>
    <w:p w14:paraId="23CB1877" w14:textId="39E68CD9" w:rsidR="007436F2" w:rsidRPr="000825CB" w:rsidRDefault="00925C71" w:rsidP="00DD1F97">
      <w:pPr>
        <w:pStyle w:val="CitatRef"/>
        <w:rPr>
          <w:lang w:val="en-US"/>
        </w:rPr>
      </w:pPr>
      <w:r w:rsidRPr="000825CB">
        <w:rPr>
          <w:lang w:val="en-US"/>
        </w:rPr>
        <w:t xml:space="preserve">Roberts, </w:t>
      </w:r>
      <w:proofErr w:type="spellStart"/>
      <w:r w:rsidRPr="000825CB">
        <w:rPr>
          <w:lang w:val="en-US"/>
        </w:rPr>
        <w:t>Furst</w:t>
      </w:r>
      <w:proofErr w:type="spellEnd"/>
      <w:r w:rsidRPr="000825CB">
        <w:rPr>
          <w:lang w:val="en-US"/>
        </w:rPr>
        <w:t xml:space="preserve">, Dorn </w:t>
      </w:r>
      <w:r w:rsidR="001268FC" w:rsidRPr="000825CB">
        <w:rPr>
          <w:lang w:val="en-US"/>
        </w:rPr>
        <w:t>&amp; Isbell</w:t>
      </w:r>
      <w:r w:rsidR="00796C39" w:rsidRPr="000825CB">
        <w:rPr>
          <w:lang w:val="en-US"/>
        </w:rPr>
        <w:t>, 2009, s. 25</w:t>
      </w:r>
    </w:p>
    <w:p w14:paraId="0ABCFA57" w14:textId="451F0BFB" w:rsidR="00D3446A" w:rsidRDefault="00BC3AB8" w:rsidP="00F67E47">
      <w:r>
        <w:t xml:space="preserve">Källhänvisningen placeras direkt under citatet och </w:t>
      </w:r>
      <w:r w:rsidR="00333533">
        <w:t xml:space="preserve">ska </w:t>
      </w:r>
      <w:r>
        <w:t>inte vara kursiv. I mallen kan stilen "</w:t>
      </w:r>
      <w:proofErr w:type="spellStart"/>
      <w:r>
        <w:t>CitatRef</w:t>
      </w:r>
      <w:proofErr w:type="spellEnd"/>
      <w:r>
        <w:t>" användas.</w:t>
      </w:r>
    </w:p>
    <w:p w14:paraId="72B97511" w14:textId="77777777" w:rsidR="00CB442F" w:rsidRPr="00D3446A" w:rsidRDefault="00CB442F" w:rsidP="00CB442F">
      <w:pPr>
        <w:pStyle w:val="Rubrik1"/>
      </w:pPr>
      <w:bookmarkStart w:id="10" w:name="_Toc181172224"/>
      <w:bookmarkStart w:id="11" w:name="_Toc219466036"/>
      <w:bookmarkStart w:id="12" w:name="_Toc219475263"/>
      <w:bookmarkStart w:id="13" w:name="_Toc282412521"/>
      <w:r w:rsidRPr="00D3446A">
        <w:lastRenderedPageBreak/>
        <w:t>Problemformulering</w:t>
      </w:r>
      <w:bookmarkEnd w:id="10"/>
      <w:bookmarkEnd w:id="11"/>
      <w:bookmarkEnd w:id="12"/>
      <w:bookmarkEnd w:id="13"/>
      <w:r w:rsidRPr="00D3446A">
        <w:t xml:space="preserve"> </w:t>
      </w:r>
    </w:p>
    <w:p w14:paraId="4FCD1492" w14:textId="05997B4A" w:rsidR="00CB442F" w:rsidRPr="00D3446A" w:rsidRDefault="00CB442F" w:rsidP="00CB442F">
      <w:r w:rsidRPr="00D3446A">
        <w:t xml:space="preserve"> [Problemformuleringen </w:t>
      </w:r>
      <w:r w:rsidR="00333533">
        <w:t xml:space="preserve">ska </w:t>
      </w:r>
      <w:r w:rsidRPr="00D3446A">
        <w:t xml:space="preserve">detaljerat redogöra för det problem examensarbetet är baserat på. Problemet </w:t>
      </w:r>
      <w:r w:rsidR="00333533">
        <w:t xml:space="preserve">ska </w:t>
      </w:r>
      <w:r w:rsidRPr="00D3446A">
        <w:t>först beskrivas övergripande för att senare i problemformuleringen beskrivas mer detaljerat.]</w:t>
      </w:r>
    </w:p>
    <w:p w14:paraId="099B0793" w14:textId="77777777" w:rsidR="00CB442F" w:rsidRPr="00D3446A" w:rsidRDefault="00CB442F" w:rsidP="00CB442F">
      <w:pPr>
        <w:pStyle w:val="Rubrik2"/>
      </w:pPr>
      <w:bookmarkStart w:id="14" w:name="_Toc181172225"/>
      <w:bookmarkStart w:id="15" w:name="_Toc219466037"/>
      <w:bookmarkStart w:id="16" w:name="_Toc219475264"/>
      <w:bookmarkStart w:id="17" w:name="_Toc282412522"/>
      <w:r w:rsidRPr="00D3446A">
        <w:t>Metodbeskrivning</w:t>
      </w:r>
      <w:bookmarkEnd w:id="14"/>
      <w:bookmarkEnd w:id="15"/>
      <w:bookmarkEnd w:id="16"/>
      <w:bookmarkEnd w:id="17"/>
    </w:p>
    <w:p w14:paraId="39EC8232" w14:textId="53A0F7A5" w:rsidR="00CB442F" w:rsidRPr="00D3446A" w:rsidRDefault="00CB442F" w:rsidP="00CB442F">
      <w:r w:rsidRPr="00D3446A">
        <w:t xml:space="preserve"> [Problemformulering ska även innefatta en metodbeskrivning som ger en tydlig bild av hur frågeställningen ska besvaras, undersökas och arbetet utvärderas.]</w:t>
      </w:r>
    </w:p>
    <w:p w14:paraId="414B7874" w14:textId="77777777" w:rsidR="00CB442F" w:rsidRPr="00D3446A" w:rsidRDefault="00CB442F" w:rsidP="00CB442F">
      <w:pPr>
        <w:pStyle w:val="Rubrik1"/>
      </w:pPr>
      <w:bookmarkStart w:id="18" w:name="_Toc181172227"/>
      <w:bookmarkStart w:id="19" w:name="_Toc219466039"/>
      <w:bookmarkStart w:id="20" w:name="_Toc219475266"/>
      <w:bookmarkStart w:id="21" w:name="_Toc282412523"/>
      <w:r w:rsidRPr="00D3446A">
        <w:lastRenderedPageBreak/>
        <w:t>Genomförande/Implementation/ Projektbeskrivning</w:t>
      </w:r>
      <w:bookmarkEnd w:id="18"/>
      <w:bookmarkEnd w:id="19"/>
      <w:bookmarkEnd w:id="20"/>
      <w:bookmarkEnd w:id="21"/>
      <w:r w:rsidRPr="00D3446A">
        <w:t xml:space="preserve"> </w:t>
      </w:r>
    </w:p>
    <w:p w14:paraId="0758CE24" w14:textId="77777777" w:rsidR="00CB442F" w:rsidRPr="00D3446A" w:rsidRDefault="00CB442F" w:rsidP="00CB442F">
      <w:r w:rsidRPr="00D3446A">
        <w:t xml:space="preserve">[Kapitlet kan </w:t>
      </w:r>
      <w:proofErr w:type="spellStart"/>
      <w:r w:rsidRPr="00D3446A">
        <w:t>rubriksättas</w:t>
      </w:r>
      <w:proofErr w:type="spellEnd"/>
      <w:r w:rsidRPr="00D3446A">
        <w:t xml:space="preserve"> </w:t>
      </w:r>
      <w:r w:rsidRPr="00D3446A">
        <w:rPr>
          <w:i/>
        </w:rPr>
        <w:t>Genomförande</w:t>
      </w:r>
      <w:r w:rsidRPr="00D3446A">
        <w:t xml:space="preserve"> eller </w:t>
      </w:r>
      <w:r w:rsidRPr="00D3446A">
        <w:rPr>
          <w:i/>
        </w:rPr>
        <w:t>Implementation</w:t>
      </w:r>
      <w:r w:rsidRPr="00D3446A">
        <w:t xml:space="preserve"> eller </w:t>
      </w:r>
      <w:r w:rsidRPr="00D3446A">
        <w:rPr>
          <w:i/>
        </w:rPr>
        <w:t>Projektbeskrivning</w:t>
      </w:r>
      <w:r w:rsidRPr="00D3446A">
        <w:t xml:space="preserve"> eller liknande. Innehåll kan variera beroende på projektets innehåll men nedan finns förslag på upplägg.</w:t>
      </w:r>
    </w:p>
    <w:p w14:paraId="74E8DFF1" w14:textId="77777777" w:rsidR="00CB442F" w:rsidRPr="00D3446A" w:rsidRDefault="00CB442F" w:rsidP="00CB442F">
      <w:r w:rsidRPr="00D3446A">
        <w:t>Viktigt i detta kapitel är beskrivningen av progression och designval, och då även att diskutera och problematisera alternativ som valdes bort, varför detta skedde och stickspår till den valda lösningen.</w:t>
      </w:r>
    </w:p>
    <w:p w14:paraId="24E4087A" w14:textId="77777777" w:rsidR="00CB442F" w:rsidRPr="00D3446A" w:rsidRDefault="00CB442F" w:rsidP="00CB442F">
      <w:r w:rsidRPr="00D3446A">
        <w:t>För ett grafikarbete kan detta exempelvis betyda att ofärdiga, kommenterade skisser presenteras i rapporten. Detta för att visa på progressionen och designval under arbetets gång. För en programmerare kan detta innebära att algoritmer och lösningar som förkastats vägs mot den valda lösningen.]</w:t>
      </w:r>
    </w:p>
    <w:p w14:paraId="5B2607C3" w14:textId="77777777" w:rsidR="00CB442F" w:rsidRPr="00D3446A" w:rsidRDefault="00CB442F" w:rsidP="00CB442F">
      <w:pPr>
        <w:pStyle w:val="Rubrik2"/>
      </w:pPr>
      <w:bookmarkStart w:id="22" w:name="_Toc181172228"/>
      <w:bookmarkStart w:id="23" w:name="_Toc219466040"/>
      <w:bookmarkStart w:id="24" w:name="_Toc219475267"/>
      <w:bookmarkStart w:id="25" w:name="_Toc282412524"/>
      <w:proofErr w:type="gramStart"/>
      <w:r w:rsidRPr="00D3446A">
        <w:t>Research /</w:t>
      </w:r>
      <w:bookmarkEnd w:id="22"/>
      <w:r w:rsidRPr="00D3446A">
        <w:t xml:space="preserve"> Förstudie</w:t>
      </w:r>
      <w:bookmarkEnd w:id="23"/>
      <w:bookmarkEnd w:id="24"/>
      <w:bookmarkEnd w:id="25"/>
      <w:proofErr w:type="gramEnd"/>
    </w:p>
    <w:p w14:paraId="5D049CB4" w14:textId="77777777" w:rsidR="00CB442F" w:rsidRPr="00D3446A" w:rsidRDefault="00CB442F" w:rsidP="00CB442F">
      <w:r w:rsidRPr="00D3446A">
        <w:t>[Ett research- eller förstudiekapitel kan vara viktigt. Om man inspirerats av något, exempelvis ett program, en film, en bok eller något annat så kan detta listas under denna rubrik.</w:t>
      </w:r>
    </w:p>
    <w:p w14:paraId="14FC8F91" w14:textId="77777777" w:rsidR="00CB442F" w:rsidRPr="00D3446A" w:rsidRDefault="00CB442F" w:rsidP="00CB442F">
      <w:r w:rsidRPr="00D3446A">
        <w:t xml:space="preserve">Källor som underbygger genomförandet men inte problemet eller metoden kan ligga i bakgrunden, men de passar ofta bättre i ett separat kapitel i början av genomförandedelen än som en del av bakgrunden. </w:t>
      </w:r>
    </w:p>
    <w:p w14:paraId="381C6FEA" w14:textId="730EC6FB" w:rsidR="00CB442F" w:rsidRPr="00D3446A" w:rsidRDefault="00CB442F" w:rsidP="00CB442F">
      <w:r w:rsidRPr="00D3446A">
        <w:t xml:space="preserve">Så mycket som möjligt av det som inspirerat genomförandet </w:t>
      </w:r>
      <w:r w:rsidR="00333533">
        <w:t xml:space="preserve">ska </w:t>
      </w:r>
      <w:r w:rsidRPr="00D3446A">
        <w:t>listas i detta kapitel]</w:t>
      </w:r>
    </w:p>
    <w:p w14:paraId="35FE2D5D" w14:textId="77777777" w:rsidR="00CB442F" w:rsidRPr="00D3446A" w:rsidRDefault="00CB442F" w:rsidP="00CB442F">
      <w:pPr>
        <w:pStyle w:val="Rubrik2"/>
      </w:pPr>
      <w:bookmarkStart w:id="26" w:name="_Toc181172229"/>
      <w:bookmarkStart w:id="27" w:name="_Toc219466041"/>
      <w:bookmarkStart w:id="28" w:name="_Toc219475268"/>
      <w:bookmarkStart w:id="29" w:name="_Toc282412525"/>
      <w:r w:rsidRPr="00D3446A">
        <w:t>Progressionsexempel: modellering</w:t>
      </w:r>
      <w:bookmarkEnd w:id="26"/>
      <w:bookmarkEnd w:id="27"/>
      <w:bookmarkEnd w:id="28"/>
      <w:bookmarkEnd w:id="29"/>
    </w:p>
    <w:p w14:paraId="731F1BF4" w14:textId="77777777" w:rsidR="00CB442F" w:rsidRPr="00D3446A" w:rsidRDefault="00CB442F" w:rsidP="00CB442F">
      <w:r w:rsidRPr="00D3446A">
        <w:t>[Exempel: progression och designval inom området grafik. Till en början användes ett sfäriskt utgångsobjekt med få hörn. Detta gav tyvärr ett alltför kantigt utseende, se figur 3.</w:t>
      </w:r>
    </w:p>
    <w:p w14:paraId="0B80514F" w14:textId="77777777" w:rsidR="00CB442F" w:rsidRPr="00D3446A" w:rsidRDefault="00CB442F" w:rsidP="00CB442F">
      <w:pPr>
        <w:pStyle w:val="Figur"/>
        <w:rPr>
          <w:lang w:val="sv-SE"/>
        </w:rPr>
      </w:pPr>
      <w:r w:rsidRPr="00D3446A">
        <w:rPr>
          <w:lang w:val="sv-SE" w:eastAsia="sv-SE"/>
        </w:rPr>
        <w:drawing>
          <wp:inline distT="0" distB="0" distL="0" distR="0" wp14:anchorId="1F84BE98" wp14:editId="4290880A">
            <wp:extent cx="2771140" cy="2553335"/>
            <wp:effectExtent l="0" t="0" r="0" b="12065"/>
            <wp:docPr id="4" name="Picture 4" descr="Fu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ul"/>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71140" cy="2553335"/>
                    </a:xfrm>
                    <a:prstGeom prst="rect">
                      <a:avLst/>
                    </a:prstGeom>
                    <a:noFill/>
                    <a:ln>
                      <a:noFill/>
                    </a:ln>
                  </pic:spPr>
                </pic:pic>
              </a:graphicData>
            </a:graphic>
          </wp:inline>
        </w:drawing>
      </w:r>
    </w:p>
    <w:p w14:paraId="54BC0C4E" w14:textId="77777777" w:rsidR="00CB442F" w:rsidRPr="00D3446A" w:rsidRDefault="00CB442F" w:rsidP="00CB442F">
      <w:pPr>
        <w:pStyle w:val="Figurtext"/>
      </w:pPr>
      <w:r w:rsidRPr="00D3446A">
        <w:t>Ett sfäriskt objekt med få hörn</w:t>
      </w:r>
    </w:p>
    <w:p w14:paraId="4D30E68D" w14:textId="77777777" w:rsidR="00CB442F" w:rsidRPr="00D3446A" w:rsidRDefault="00CB442F" w:rsidP="00CB442F">
      <w:r w:rsidRPr="00D3446A">
        <w:lastRenderedPageBreak/>
        <w:t>Alternativet blev då att använda ett objekt som hade fler hörn, se figur 4. De främsta nackdelarna med att använda så många hörn är att man får poler där hörnen går samman i toppen och botten av objektet samt att det ger lägre skärmuppdateringshastighet på grund av fler hörn i modellen.]</w:t>
      </w:r>
    </w:p>
    <w:p w14:paraId="68097D5F" w14:textId="77777777" w:rsidR="00CB442F" w:rsidRPr="00D3446A" w:rsidRDefault="00CB442F" w:rsidP="00CB442F">
      <w:pPr>
        <w:pStyle w:val="Figur"/>
        <w:rPr>
          <w:lang w:val="sv-SE"/>
        </w:rPr>
      </w:pPr>
      <w:r w:rsidRPr="00D3446A">
        <w:rPr>
          <w:lang w:val="sv-SE" w:eastAsia="sv-SE"/>
        </w:rPr>
        <w:drawing>
          <wp:inline distT="0" distB="0" distL="0" distR="0" wp14:anchorId="3DBFC8AA" wp14:editId="01820438">
            <wp:extent cx="2419350" cy="2222500"/>
            <wp:effectExtent l="0" t="0" r="0" b="12700"/>
            <wp:docPr id="11" name="Picture 11" descr="FulSnygg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ulSnygga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19350" cy="2222500"/>
                    </a:xfrm>
                    <a:prstGeom prst="rect">
                      <a:avLst/>
                    </a:prstGeom>
                    <a:noFill/>
                    <a:ln>
                      <a:noFill/>
                    </a:ln>
                  </pic:spPr>
                </pic:pic>
              </a:graphicData>
            </a:graphic>
          </wp:inline>
        </w:drawing>
      </w:r>
    </w:p>
    <w:p w14:paraId="4F1B90A9" w14:textId="77777777" w:rsidR="00CB442F" w:rsidRPr="00D3446A" w:rsidRDefault="00CB442F" w:rsidP="00CB442F">
      <w:pPr>
        <w:pStyle w:val="Figurtext"/>
      </w:pPr>
      <w:r w:rsidRPr="00D3446A">
        <w:t>Ett sfäriskt objekt med många hörn</w:t>
      </w:r>
    </w:p>
    <w:p w14:paraId="6F89737E" w14:textId="61FD4EC7" w:rsidR="00CB442F" w:rsidRPr="00D3446A" w:rsidRDefault="005A70D7" w:rsidP="00CB442F">
      <w:pPr>
        <w:pStyle w:val="Rubrik1"/>
      </w:pPr>
      <w:bookmarkStart w:id="30" w:name="_Toc282412526"/>
      <w:r>
        <w:lastRenderedPageBreak/>
        <w:t>Utvärdering</w:t>
      </w:r>
      <w:bookmarkEnd w:id="30"/>
    </w:p>
    <w:p w14:paraId="15EF6A06" w14:textId="2471A48D" w:rsidR="005A70D7" w:rsidRDefault="00CB442F" w:rsidP="00CB442F">
      <w:r w:rsidRPr="00D3446A">
        <w:t xml:space="preserve">[Kapitlet </w:t>
      </w:r>
      <w:r w:rsidR="005A70D7" w:rsidRPr="005A70D7">
        <w:rPr>
          <w:i/>
        </w:rPr>
        <w:t>utvärdering</w:t>
      </w:r>
      <w:r w:rsidR="005A70D7">
        <w:t xml:space="preserve"> ska innehålla en presentation av den genomförda undersökningen, en analys av utfallet och de slutsatser som kan dras </w:t>
      </w:r>
      <w:proofErr w:type="gramStart"/>
      <w:r w:rsidR="005A70D7">
        <w:t>därav</w:t>
      </w:r>
      <w:proofErr w:type="gramEnd"/>
      <w:r w:rsidR="005A70D7">
        <w:t>.</w:t>
      </w:r>
    </w:p>
    <w:p w14:paraId="07208949" w14:textId="03330FB5" w:rsidR="00CB442F" w:rsidRPr="00D3446A" w:rsidRDefault="005A70D7" w:rsidP="00CB442F">
      <w:r>
        <w:t xml:space="preserve">Kapitlet kan variera ifråga om struktur </w:t>
      </w:r>
      <w:r w:rsidR="00CB442F" w:rsidRPr="00D3446A">
        <w:t xml:space="preserve">beroende på projektets utformning. </w:t>
      </w:r>
    </w:p>
    <w:p w14:paraId="063F6733" w14:textId="741E0931" w:rsidR="00CB442F" w:rsidRDefault="005A70D7" w:rsidP="00CB442F">
      <w:r>
        <w:t>]</w:t>
      </w:r>
    </w:p>
    <w:p w14:paraId="4A3F101D" w14:textId="48A3E857" w:rsidR="00767A26" w:rsidRDefault="00767A26" w:rsidP="00767A26">
      <w:pPr>
        <w:pStyle w:val="Rubrik2"/>
      </w:pPr>
      <w:bookmarkStart w:id="31" w:name="_Toc282412527"/>
      <w:r>
        <w:t>Presentation av undersökning</w:t>
      </w:r>
      <w:bookmarkEnd w:id="31"/>
    </w:p>
    <w:p w14:paraId="705A05F8" w14:textId="77777777" w:rsidR="00767A26" w:rsidRDefault="00767A26" w:rsidP="00CB442F"/>
    <w:p w14:paraId="53152526" w14:textId="277A1491" w:rsidR="00767A26" w:rsidRDefault="00767A26" w:rsidP="00767A26">
      <w:pPr>
        <w:pStyle w:val="Rubrik2"/>
      </w:pPr>
      <w:bookmarkStart w:id="32" w:name="_Toc282412528"/>
      <w:r>
        <w:t>Analys</w:t>
      </w:r>
      <w:bookmarkEnd w:id="32"/>
    </w:p>
    <w:p w14:paraId="6D3F10F2" w14:textId="77777777" w:rsidR="00767A26" w:rsidRDefault="00767A26" w:rsidP="00CB442F"/>
    <w:p w14:paraId="1173D3DF" w14:textId="2393D9A5" w:rsidR="00767A26" w:rsidRPr="00D3446A" w:rsidRDefault="00767A26" w:rsidP="00767A26">
      <w:pPr>
        <w:pStyle w:val="Rubrik2"/>
      </w:pPr>
      <w:bookmarkStart w:id="33" w:name="_Toc282412529"/>
      <w:r>
        <w:t>Slutsatser</w:t>
      </w:r>
      <w:bookmarkEnd w:id="33"/>
    </w:p>
    <w:p w14:paraId="4966D36A" w14:textId="64A502D6" w:rsidR="00CB442F" w:rsidRPr="00D3446A" w:rsidRDefault="00767A26" w:rsidP="00CB442F">
      <w:pPr>
        <w:pStyle w:val="Rubrik1"/>
      </w:pPr>
      <w:bookmarkStart w:id="34" w:name="_Toc282412530"/>
      <w:r>
        <w:lastRenderedPageBreak/>
        <w:t>Avslutande diskussion</w:t>
      </w:r>
      <w:bookmarkEnd w:id="34"/>
    </w:p>
    <w:p w14:paraId="08C952B7" w14:textId="5081CABE" w:rsidR="00CB442F" w:rsidRPr="00D3446A" w:rsidRDefault="00A62121" w:rsidP="00CB442F">
      <w:pPr>
        <w:pStyle w:val="Rubrik2"/>
      </w:pPr>
      <w:bookmarkStart w:id="35" w:name="_Toc181172232"/>
      <w:bookmarkStart w:id="36" w:name="_Toc219466044"/>
      <w:bookmarkStart w:id="37" w:name="_Toc219475271"/>
      <w:bookmarkStart w:id="38" w:name="_Toc282412531"/>
      <w:r>
        <w:t>S</w:t>
      </w:r>
      <w:r w:rsidR="00CB442F" w:rsidRPr="00D3446A">
        <w:t>ammanfattning</w:t>
      </w:r>
      <w:bookmarkEnd w:id="35"/>
      <w:bookmarkEnd w:id="36"/>
      <w:bookmarkEnd w:id="37"/>
      <w:bookmarkEnd w:id="38"/>
    </w:p>
    <w:p w14:paraId="7AB010F3" w14:textId="77777777" w:rsidR="00394AFD" w:rsidRDefault="00CB442F" w:rsidP="00CB442F">
      <w:r w:rsidRPr="00D3446A">
        <w:t xml:space="preserve"> [</w:t>
      </w:r>
    </w:p>
    <w:p w14:paraId="0F0F92B6" w14:textId="3F76BE0B" w:rsidR="00394AFD" w:rsidRDefault="00394AFD" w:rsidP="00CB442F">
      <w:r>
        <w:t xml:space="preserve">Här sammanfattas rapporten som helhet från frågeställning till slutsats. En läsare som vill få en snabb överblick av uppsatsen </w:t>
      </w:r>
      <w:r w:rsidR="00333533">
        <w:t xml:space="preserve">ska </w:t>
      </w:r>
      <w:r>
        <w:t>kunna gå direkt från kapitel ett t</w:t>
      </w:r>
      <w:r w:rsidR="00953FF8">
        <w:t>ill kapitel sex</w:t>
      </w:r>
      <w:r>
        <w:t>.</w:t>
      </w:r>
    </w:p>
    <w:p w14:paraId="2E76FBB7" w14:textId="4F8727D2" w:rsidR="00CB442F" w:rsidRPr="00D3446A" w:rsidRDefault="00CB442F" w:rsidP="00CB442F">
      <w:r w:rsidRPr="00D3446A">
        <w:t>]</w:t>
      </w:r>
    </w:p>
    <w:p w14:paraId="25A36F07" w14:textId="77777777" w:rsidR="00CB442F" w:rsidRPr="00D3446A" w:rsidRDefault="00CB442F" w:rsidP="00CB442F">
      <w:pPr>
        <w:pStyle w:val="Rubrik2"/>
      </w:pPr>
      <w:bookmarkStart w:id="39" w:name="_Toc181172233"/>
      <w:bookmarkStart w:id="40" w:name="_Toc219466045"/>
      <w:bookmarkStart w:id="41" w:name="_Toc219475272"/>
      <w:bookmarkStart w:id="42" w:name="_Toc282412532"/>
      <w:r w:rsidRPr="00D3446A">
        <w:t>Diskussion</w:t>
      </w:r>
      <w:bookmarkEnd w:id="39"/>
      <w:bookmarkEnd w:id="40"/>
      <w:bookmarkEnd w:id="41"/>
      <w:bookmarkEnd w:id="42"/>
    </w:p>
    <w:p w14:paraId="09E72754" w14:textId="75A95194" w:rsidR="00CB442F" w:rsidRPr="00D3446A" w:rsidRDefault="00CB442F" w:rsidP="00CB442F">
      <w:r w:rsidRPr="00D3446A">
        <w:t xml:space="preserve"> [I diskussionskapitlet sätts problemet och resultatet i ett större sammanhang utanför examensarbetets specifika problemformulering. Det är viktigt att koppla till andras arbete - till exempel centrala artiklar som använd</w:t>
      </w:r>
      <w:r w:rsidR="00456F66">
        <w:t>s</w:t>
      </w:r>
      <w:r w:rsidRPr="00D3446A">
        <w:t xml:space="preserve"> i bakgrundskapitlet.</w:t>
      </w:r>
    </w:p>
    <w:p w14:paraId="3AB99D45" w14:textId="3E649139" w:rsidR="0053728E" w:rsidRPr="00D3446A" w:rsidRDefault="0053728E" w:rsidP="00CB442F">
      <w:r w:rsidRPr="00D3446A">
        <w:t xml:space="preserve">Diskutera resultatets trovärdighet. Lyft fram faktorer som påverkar trovärdigheten. Diskutera utifrån den genomförda studien. </w:t>
      </w:r>
    </w:p>
    <w:p w14:paraId="03DC7572" w14:textId="688FFB45" w:rsidR="00CB442F" w:rsidRPr="00D3446A" w:rsidRDefault="0053728E" w:rsidP="00CB442F">
      <w:r w:rsidRPr="00D3446A">
        <w:t>Diskussionskapitlet</w:t>
      </w:r>
      <w:r w:rsidR="00CB442F" w:rsidRPr="00D3446A">
        <w:t xml:space="preserve"> är </w:t>
      </w:r>
      <w:r w:rsidR="00456F66">
        <w:t xml:space="preserve">även </w:t>
      </w:r>
      <w:r w:rsidR="00CB442F" w:rsidRPr="00D3446A">
        <w:t xml:space="preserve">en lämplig plats för att ta upp de saker som täcks av kriteriet ”Rapporten innehåller en diskussion kring relevanta samhälleliga och etiska aspekter på arbetet”. Välj några av nedanstående aspekter och diskutera dem i relation till ditt arbete. Beroende på typen av arbete varierar vilken typ av aspekter som är relevanta att undersöka, om man till exempel gjort ett spel eller en illustration som innehåller människor kan genus och kulturella aspekter vara intressant medan samhällelig nytta blir intressant om man har utvecklat en algoritm eller ett program. </w:t>
      </w:r>
    </w:p>
    <w:p w14:paraId="3B92452B" w14:textId="77777777" w:rsidR="00CB442F" w:rsidRPr="00D3446A" w:rsidRDefault="00CB442F" w:rsidP="00CB442F">
      <w:pPr>
        <w:pStyle w:val="Liststycke"/>
        <w:numPr>
          <w:ilvl w:val="0"/>
          <w:numId w:val="5"/>
        </w:numPr>
      </w:pPr>
      <w:r w:rsidRPr="00D3446A">
        <w:t>Etiska aspekter</w:t>
      </w:r>
    </w:p>
    <w:p w14:paraId="757469A5" w14:textId="77777777" w:rsidR="00CB442F" w:rsidRPr="00D3446A" w:rsidRDefault="00CB442F" w:rsidP="00CB442F">
      <w:pPr>
        <w:pStyle w:val="Liststycke"/>
        <w:numPr>
          <w:ilvl w:val="0"/>
          <w:numId w:val="5"/>
        </w:numPr>
      </w:pPr>
      <w:r w:rsidRPr="00D3446A">
        <w:t>Forskningsetiska aspekter hos arbetet eller undersökningsmetoden</w:t>
      </w:r>
    </w:p>
    <w:p w14:paraId="0E05D5C8" w14:textId="77777777" w:rsidR="00CB442F" w:rsidRPr="00D3446A" w:rsidRDefault="00CB442F" w:rsidP="00CB442F">
      <w:pPr>
        <w:pStyle w:val="Liststycke"/>
        <w:numPr>
          <w:ilvl w:val="0"/>
          <w:numId w:val="5"/>
        </w:numPr>
      </w:pPr>
      <w:r w:rsidRPr="00D3446A">
        <w:t>Samhällelig nytta hos arbetet</w:t>
      </w:r>
    </w:p>
    <w:p w14:paraId="10E7106F" w14:textId="3300A4A8" w:rsidR="00CB442F" w:rsidRPr="00D3446A" w:rsidRDefault="00CB442F" w:rsidP="00CB442F">
      <w:pPr>
        <w:pStyle w:val="Liststycke"/>
        <w:numPr>
          <w:ilvl w:val="0"/>
          <w:numId w:val="5"/>
        </w:numPr>
      </w:pPr>
      <w:r w:rsidRPr="00D3446A">
        <w:t xml:space="preserve">Genus </w:t>
      </w:r>
      <w:r w:rsidR="0053728E" w:rsidRPr="00D3446A">
        <w:t>och/</w:t>
      </w:r>
      <w:r w:rsidRPr="00D3446A">
        <w:t>eller kulturella aspekter</w:t>
      </w:r>
    </w:p>
    <w:p w14:paraId="0B6E1D56" w14:textId="77777777" w:rsidR="00CB442F" w:rsidRPr="00D3446A" w:rsidRDefault="00CB442F" w:rsidP="00CB442F">
      <w:r w:rsidRPr="00D3446A">
        <w:t>]</w:t>
      </w:r>
    </w:p>
    <w:p w14:paraId="1A6829C3" w14:textId="77777777" w:rsidR="00CB442F" w:rsidRPr="00D3446A" w:rsidRDefault="00CB442F" w:rsidP="00CB442F">
      <w:pPr>
        <w:pStyle w:val="Rubrik2"/>
      </w:pPr>
      <w:bookmarkStart w:id="43" w:name="_Toc181172234"/>
      <w:bookmarkStart w:id="44" w:name="_Toc219466046"/>
      <w:bookmarkStart w:id="45" w:name="_Toc219475273"/>
      <w:bookmarkStart w:id="46" w:name="_Toc282412533"/>
      <w:r w:rsidRPr="00D3446A">
        <w:t>Framtida arbete</w:t>
      </w:r>
      <w:bookmarkEnd w:id="43"/>
      <w:bookmarkEnd w:id="44"/>
      <w:bookmarkEnd w:id="45"/>
      <w:bookmarkEnd w:id="46"/>
    </w:p>
    <w:p w14:paraId="2916D630" w14:textId="5B5156D4" w:rsidR="00CB442F" w:rsidRPr="00D3446A" w:rsidRDefault="00CB442F" w:rsidP="00CB442F">
      <w:r w:rsidRPr="00D3446A">
        <w:t xml:space="preserve"> [I det framtida arbetet </w:t>
      </w:r>
      <w:r w:rsidR="00333533">
        <w:t xml:space="preserve">ska </w:t>
      </w:r>
      <w:r w:rsidRPr="00D3446A">
        <w:t>en hypotetisk fortsättning på examensarbetet diskuteras. Detta gäller både i det korta perspektivet - om arbetet skulle fortsätta några extra dagar eller månader. Projektet ska även sättas in i ett större sammanhang och ses ur ett bredare perspektiv. Till exempel om ett företag skulle kunna fortsätta på examensarbetet och driva resultatet vidare för att bygga ett komplett spel. Detta kan med fördel relateras till det större sammanhanget som diskuteras i diskussionsdelen.]</w:t>
      </w:r>
    </w:p>
    <w:p w14:paraId="6C23B9B0" w14:textId="77777777" w:rsidR="00CB442F" w:rsidRPr="00D3446A" w:rsidRDefault="00CB442F" w:rsidP="00CB442F"/>
    <w:p w14:paraId="3197955E" w14:textId="77777777" w:rsidR="00CB442F" w:rsidRPr="000825CB" w:rsidRDefault="00CB442F" w:rsidP="00CB442F">
      <w:pPr>
        <w:pStyle w:val="ReferensHeading"/>
        <w:rPr>
          <w:lang w:val="en-US"/>
        </w:rPr>
      </w:pPr>
      <w:bookmarkStart w:id="47" w:name="_Toc181172235"/>
      <w:bookmarkStart w:id="48" w:name="_Toc181172567"/>
      <w:bookmarkStart w:id="49" w:name="_Toc181173118"/>
      <w:bookmarkStart w:id="50" w:name="_Toc181173288"/>
      <w:bookmarkStart w:id="51" w:name="_Toc185664441"/>
      <w:bookmarkStart w:id="52" w:name="_Toc219475274"/>
      <w:bookmarkStart w:id="53" w:name="_Toc282412534"/>
      <w:proofErr w:type="spellStart"/>
      <w:r w:rsidRPr="000825CB">
        <w:rPr>
          <w:lang w:val="en-US"/>
        </w:rPr>
        <w:lastRenderedPageBreak/>
        <w:t>Referenser</w:t>
      </w:r>
      <w:bookmarkEnd w:id="47"/>
      <w:bookmarkEnd w:id="48"/>
      <w:bookmarkEnd w:id="49"/>
      <w:bookmarkEnd w:id="50"/>
      <w:bookmarkEnd w:id="51"/>
      <w:bookmarkEnd w:id="52"/>
      <w:bookmarkEnd w:id="53"/>
      <w:proofErr w:type="spellEnd"/>
    </w:p>
    <w:p w14:paraId="1F49F784" w14:textId="77777777" w:rsidR="00CB442F" w:rsidRPr="00D3446A" w:rsidRDefault="00CB442F" w:rsidP="00CB442F">
      <w:pPr>
        <w:pStyle w:val="Referens"/>
      </w:pPr>
      <w:r w:rsidRPr="000825CB">
        <w:rPr>
          <w:lang w:val="en-US"/>
        </w:rPr>
        <w:t xml:space="preserve">Electronic Arts (2011) </w:t>
      </w:r>
      <w:r w:rsidRPr="000825CB">
        <w:rPr>
          <w:i/>
          <w:iCs/>
          <w:lang w:val="en-US"/>
        </w:rPr>
        <w:t>Battlefield 3</w:t>
      </w:r>
      <w:r w:rsidRPr="000825CB">
        <w:rPr>
          <w:lang w:val="en-US"/>
        </w:rPr>
        <w:t xml:space="preserve"> (Version: 1.0) [</w:t>
      </w:r>
      <w:proofErr w:type="spellStart"/>
      <w:r w:rsidRPr="000825CB">
        <w:rPr>
          <w:lang w:val="en-US"/>
        </w:rPr>
        <w:t>Datorprogram</w:t>
      </w:r>
      <w:proofErr w:type="spellEnd"/>
      <w:r w:rsidRPr="000825CB">
        <w:rPr>
          <w:lang w:val="en-US"/>
        </w:rPr>
        <w:t xml:space="preserve">]. </w:t>
      </w:r>
      <w:r w:rsidRPr="00D3446A">
        <w:t>Electronic Arts. Tillgänglig på Internet: http://www.battlefield.com/battlefield3.</w:t>
      </w:r>
    </w:p>
    <w:p w14:paraId="73A9378D" w14:textId="77777777" w:rsidR="00CB442F" w:rsidRPr="00D3446A" w:rsidRDefault="00CB442F" w:rsidP="00CB442F">
      <w:pPr>
        <w:pStyle w:val="Referens"/>
      </w:pPr>
      <w:proofErr w:type="spellStart"/>
      <w:r w:rsidRPr="003961E1">
        <w:rPr>
          <w:lang w:val="en-US"/>
        </w:rPr>
        <w:t>Ernefeldt</w:t>
      </w:r>
      <w:proofErr w:type="spellEnd"/>
      <w:r w:rsidRPr="003961E1">
        <w:rPr>
          <w:lang w:val="en-US"/>
        </w:rPr>
        <w:t xml:space="preserve">, E. (2008) </w:t>
      </w:r>
      <w:proofErr w:type="spellStart"/>
      <w:r w:rsidRPr="003961E1">
        <w:rPr>
          <w:i/>
          <w:iCs/>
          <w:lang w:val="en-US"/>
        </w:rPr>
        <w:t>Phun</w:t>
      </w:r>
      <w:proofErr w:type="spellEnd"/>
      <w:r w:rsidRPr="003961E1">
        <w:rPr>
          <w:i/>
          <w:iCs/>
          <w:lang w:val="en-US"/>
        </w:rPr>
        <w:t xml:space="preserve"> - a 2D physics playground - GameDev.net</w:t>
      </w:r>
      <w:r w:rsidRPr="003961E1">
        <w:rPr>
          <w:lang w:val="en-US"/>
        </w:rPr>
        <w:t xml:space="preserve">. 13 February 2008. </w:t>
      </w:r>
      <w:proofErr w:type="spellStart"/>
      <w:r w:rsidRPr="00D3446A">
        <w:t>Phun</w:t>
      </w:r>
      <w:proofErr w:type="spellEnd"/>
      <w:r w:rsidRPr="00D3446A">
        <w:t xml:space="preserve"> -a 2D </w:t>
      </w:r>
      <w:proofErr w:type="spellStart"/>
      <w:r w:rsidRPr="00D3446A">
        <w:t>physics</w:t>
      </w:r>
      <w:proofErr w:type="spellEnd"/>
      <w:r w:rsidRPr="00D3446A">
        <w:t xml:space="preserve"> </w:t>
      </w:r>
      <w:proofErr w:type="spellStart"/>
      <w:r w:rsidRPr="00D3446A">
        <w:t>playground</w:t>
      </w:r>
      <w:proofErr w:type="spellEnd"/>
      <w:r w:rsidRPr="00D3446A">
        <w:t xml:space="preserve">. Tillgänglig på Internet: http://www.gamedev.net/topic/482775-phun---a-2d-physics-playground/ [Hämtad </w:t>
      </w:r>
      <w:proofErr w:type="gramStart"/>
      <w:r w:rsidRPr="00D3446A">
        <w:t>December</w:t>
      </w:r>
      <w:proofErr w:type="gramEnd"/>
      <w:r w:rsidRPr="00D3446A">
        <w:t xml:space="preserve"> 13, 2011].</w:t>
      </w:r>
    </w:p>
    <w:p w14:paraId="3DC509B1" w14:textId="77777777" w:rsidR="00CB442F" w:rsidRPr="000825CB" w:rsidRDefault="00CB442F" w:rsidP="00CB442F">
      <w:pPr>
        <w:pStyle w:val="Referens"/>
        <w:rPr>
          <w:lang w:val="en-US"/>
        </w:rPr>
      </w:pPr>
      <w:proofErr w:type="spellStart"/>
      <w:r w:rsidRPr="000825CB">
        <w:rPr>
          <w:lang w:val="en-US"/>
        </w:rPr>
        <w:t>Lundell</w:t>
      </w:r>
      <w:proofErr w:type="spellEnd"/>
      <w:r w:rsidRPr="000825CB">
        <w:rPr>
          <w:lang w:val="en-US"/>
        </w:rPr>
        <w:t xml:space="preserve">, B., Lings, B. &amp; </w:t>
      </w:r>
      <w:proofErr w:type="spellStart"/>
      <w:r w:rsidRPr="000825CB">
        <w:rPr>
          <w:lang w:val="en-US"/>
        </w:rPr>
        <w:t>Syberfeldt</w:t>
      </w:r>
      <w:proofErr w:type="spellEnd"/>
      <w:r w:rsidRPr="000825CB">
        <w:rPr>
          <w:lang w:val="en-US"/>
        </w:rPr>
        <w:t xml:space="preserve">, A. (2011) </w:t>
      </w:r>
      <w:r w:rsidRPr="000825CB">
        <w:rPr>
          <w:iCs/>
          <w:lang w:val="en-US"/>
        </w:rPr>
        <w:t>Practitioner perceptions of Open Source software in the embedded systems area</w:t>
      </w:r>
      <w:r w:rsidRPr="000825CB">
        <w:rPr>
          <w:lang w:val="en-US"/>
        </w:rPr>
        <w:t xml:space="preserve">. </w:t>
      </w:r>
      <w:r w:rsidRPr="000825CB">
        <w:rPr>
          <w:i/>
          <w:lang w:val="en-US"/>
        </w:rPr>
        <w:t>Journal of Systems and Software</w:t>
      </w:r>
      <w:r w:rsidRPr="000825CB">
        <w:rPr>
          <w:lang w:val="en-US"/>
        </w:rPr>
        <w:t>. 84 (9), s. 1540–1549.</w:t>
      </w:r>
    </w:p>
    <w:p w14:paraId="4B11B3AD" w14:textId="77777777" w:rsidR="00CB442F" w:rsidRPr="000825CB" w:rsidRDefault="00CB442F" w:rsidP="00CB442F">
      <w:pPr>
        <w:pStyle w:val="Referens"/>
        <w:rPr>
          <w:lang w:val="en-US"/>
        </w:rPr>
      </w:pPr>
      <w:r w:rsidRPr="000825CB">
        <w:rPr>
          <w:lang w:val="en-US"/>
        </w:rPr>
        <w:t xml:space="preserve">Roberts, D.L., </w:t>
      </w:r>
      <w:proofErr w:type="spellStart"/>
      <w:r w:rsidRPr="000825CB">
        <w:rPr>
          <w:lang w:val="en-US"/>
        </w:rPr>
        <w:t>Furst</w:t>
      </w:r>
      <w:proofErr w:type="spellEnd"/>
      <w:r w:rsidRPr="000825CB">
        <w:rPr>
          <w:lang w:val="en-US"/>
        </w:rPr>
        <w:t xml:space="preserve">, M.L., Dorn, B. &amp; Isbell, C.L. (2009) </w:t>
      </w:r>
      <w:r w:rsidRPr="000825CB">
        <w:rPr>
          <w:iCs/>
          <w:lang w:val="en-US"/>
        </w:rPr>
        <w:t>Using influence and persuasion to shape player experiences</w:t>
      </w:r>
      <w:r w:rsidRPr="000825CB">
        <w:rPr>
          <w:lang w:val="en-US"/>
        </w:rPr>
        <w:t xml:space="preserve">. </w:t>
      </w:r>
      <w:r w:rsidRPr="000825CB">
        <w:rPr>
          <w:i/>
          <w:lang w:val="en-US"/>
        </w:rPr>
        <w:t>Proceedings of the 2009 ACM SIGGRAPH Symposium on Video Games. Sandbox ’09. New York</w:t>
      </w:r>
      <w:r w:rsidRPr="000825CB">
        <w:rPr>
          <w:lang w:val="en-US"/>
        </w:rPr>
        <w:t xml:space="preserve">, NY, USA, ACM. </w:t>
      </w:r>
      <w:proofErr w:type="gramStart"/>
      <w:r w:rsidRPr="000825CB">
        <w:rPr>
          <w:lang w:val="en-US"/>
        </w:rPr>
        <w:t>s. 23</w:t>
      </w:r>
      <w:proofErr w:type="gramEnd"/>
      <w:r w:rsidRPr="000825CB">
        <w:rPr>
          <w:lang w:val="en-US"/>
        </w:rPr>
        <w:t>–30.</w:t>
      </w:r>
    </w:p>
    <w:p w14:paraId="0126CEAA" w14:textId="66324AD9" w:rsidR="00CB442F" w:rsidRPr="00D3446A" w:rsidRDefault="00CB442F" w:rsidP="00CB442F">
      <w:pPr>
        <w:pStyle w:val="Referens"/>
      </w:pPr>
      <w:proofErr w:type="spellStart"/>
      <w:r w:rsidRPr="000825CB">
        <w:rPr>
          <w:lang w:val="en-US"/>
        </w:rPr>
        <w:t>Salen</w:t>
      </w:r>
      <w:proofErr w:type="spellEnd"/>
      <w:r w:rsidRPr="000825CB">
        <w:rPr>
          <w:lang w:val="en-US"/>
        </w:rPr>
        <w:t xml:space="preserve">, K. &amp; Zimmerman, E. (red.) (2005) </w:t>
      </w:r>
      <w:proofErr w:type="gramStart"/>
      <w:r w:rsidRPr="000825CB">
        <w:rPr>
          <w:i/>
          <w:iCs/>
          <w:lang w:val="en-US"/>
        </w:rPr>
        <w:t>The</w:t>
      </w:r>
      <w:proofErr w:type="gramEnd"/>
      <w:r w:rsidRPr="000825CB">
        <w:rPr>
          <w:i/>
          <w:iCs/>
          <w:lang w:val="en-US"/>
        </w:rPr>
        <w:t xml:space="preserve"> game design reader: a Rules of play anthology</w:t>
      </w:r>
      <w:r w:rsidRPr="000825CB">
        <w:rPr>
          <w:lang w:val="en-US"/>
        </w:rPr>
        <w:t xml:space="preserve">. </w:t>
      </w:r>
      <w:r w:rsidR="00D86A19">
        <w:t xml:space="preserve">Cambridge, MA: </w:t>
      </w:r>
      <w:r w:rsidRPr="00D3446A">
        <w:t>MIT Press.</w:t>
      </w:r>
    </w:p>
    <w:p w14:paraId="48D308EE" w14:textId="77777777" w:rsidR="00CB442F" w:rsidRPr="00D3446A" w:rsidRDefault="00CB442F" w:rsidP="00CB442F"/>
    <w:p w14:paraId="1F90DE24" w14:textId="13C0D7DB" w:rsidR="00CB442F" w:rsidRPr="00D3446A" w:rsidRDefault="00CB442F" w:rsidP="00CB442F">
      <w:r w:rsidRPr="00D3446A">
        <w:t xml:space="preserve">[Kontrollera </w:t>
      </w:r>
      <w:bookmarkStart w:id="54" w:name="OLE_LINK1"/>
      <w:bookmarkStart w:id="55" w:name="OLE_LINK2"/>
      <w:r w:rsidRPr="00D3446A">
        <w:t xml:space="preserve">noga med sökfunktionen </w:t>
      </w:r>
      <w:bookmarkEnd w:id="54"/>
      <w:bookmarkEnd w:id="55"/>
      <w:r w:rsidRPr="00D3446A">
        <w:t xml:space="preserve">att alla referenser som anges i referenslistan faktiskt finns i brödtexten. Kontrollera på samma sätt med sökfunktionen att alla referenser i brödtexten finns i referenslistan. Var noga med att samtliga referenser formateras enligt </w:t>
      </w:r>
      <w:r w:rsidR="00AF13D3">
        <w:t>H</w:t>
      </w:r>
      <w:r w:rsidRPr="00D3446A">
        <w:t>arvard.</w:t>
      </w:r>
      <w:r w:rsidR="00C34A39" w:rsidRPr="00D3446A">
        <w:t xml:space="preserve"> </w:t>
      </w:r>
      <w:r w:rsidRPr="00D3446A">
        <w:t xml:space="preserve">Ovan finns exempel på ett antal referenser som följer skolans format på referenslistor enligt Martin G Eriksson (se kursens </w:t>
      </w:r>
      <w:proofErr w:type="spellStart"/>
      <w:r w:rsidRPr="00D3446A">
        <w:t>filsamling</w:t>
      </w:r>
      <w:proofErr w:type="spellEnd"/>
      <w:r w:rsidRPr="00D3446A">
        <w:t>).</w:t>
      </w:r>
    </w:p>
    <w:p w14:paraId="13A6C766" w14:textId="77777777" w:rsidR="00CB442F" w:rsidRPr="00D3446A" w:rsidRDefault="00CB442F" w:rsidP="00CB442F">
      <w:r w:rsidRPr="00D3446A">
        <w:t>Referenserna ovan är av typen: datorprogram, webbsida, journalartikel, konferensartikel samt bok.</w:t>
      </w:r>
    </w:p>
    <w:p w14:paraId="003C5000" w14:textId="05D510D8" w:rsidR="00CB442F" w:rsidRPr="00D3446A" w:rsidRDefault="00CB442F" w:rsidP="00CB442F">
      <w:r w:rsidRPr="00D3446A">
        <w:t xml:space="preserve">Datorspel </w:t>
      </w:r>
      <w:r w:rsidR="00333533">
        <w:t xml:space="preserve">ska </w:t>
      </w:r>
      <w:r w:rsidRPr="00D3446A">
        <w:t>refereras till som datorprogram även om de spelas på spelkonsol. I automatiserade referenshanteringssystem så används oftast versionsnumret för att skilja på böcker och datorprogram. Spelen bör därför ha ett versionsnummer, speciellt om spelen finns i flera olika versioner.</w:t>
      </w:r>
    </w:p>
    <w:p w14:paraId="24D5CF77" w14:textId="77777777" w:rsidR="00CB442F" w:rsidRPr="00D3446A" w:rsidRDefault="00CB442F" w:rsidP="00CB442F">
      <w:r w:rsidRPr="00D3446A">
        <w:t xml:space="preserve">Referenslistan ska vara uppställd i bokstavsordning, med utgångspunkt från författarens/redaktörens efternamn. Referenserna ska utgöras av en enhetlig uppställning och </w:t>
      </w:r>
      <w:r w:rsidRPr="00D3446A">
        <w:rPr>
          <w:i/>
        </w:rPr>
        <w:t>inte</w:t>
      </w:r>
      <w:r w:rsidRPr="00D3446A">
        <w:t xml:space="preserve"> delas in i sektioner beroende på typ, webbsidor, böcker och artiklar av olika slag.</w:t>
      </w:r>
    </w:p>
    <w:p w14:paraId="333D49AD" w14:textId="12C67116" w:rsidR="00C34A39" w:rsidRPr="00D3446A" w:rsidRDefault="00CB442F" w:rsidP="00CB442F">
      <w:r w:rsidRPr="00D3446A">
        <w:t xml:space="preserve">Notera att det bara är referenser som </w:t>
      </w:r>
      <w:r w:rsidRPr="00D3446A">
        <w:rPr>
          <w:i/>
        </w:rPr>
        <w:t>endast</w:t>
      </w:r>
      <w:r w:rsidRPr="00D3446A">
        <w:t xml:space="preserve"> finns på internet som </w:t>
      </w:r>
      <w:r w:rsidR="00333533">
        <w:t xml:space="preserve">ska </w:t>
      </w:r>
      <w:r w:rsidRPr="00D3446A">
        <w:t xml:space="preserve">vara listade som Tillgänglig på internet. Alltså </w:t>
      </w:r>
      <w:r w:rsidR="00333533">
        <w:t xml:space="preserve">ska </w:t>
      </w:r>
      <w:r w:rsidRPr="00D3446A">
        <w:t xml:space="preserve">referenserna inte ha ”Tillgänglig på internet” om referensen finns i tryckt form. </w:t>
      </w:r>
      <w:proofErr w:type="gramStart"/>
      <w:r w:rsidRPr="00D3446A">
        <w:t>URL:er</w:t>
      </w:r>
      <w:proofErr w:type="gramEnd"/>
      <w:r w:rsidRPr="00D3446A">
        <w:t xml:space="preserve"> </w:t>
      </w:r>
      <w:r w:rsidR="00333533">
        <w:t xml:space="preserve">ska </w:t>
      </w:r>
      <w:r w:rsidRPr="00D3446A">
        <w:t>inte vara understrukna eller blå.]</w:t>
      </w:r>
    </w:p>
    <w:p w14:paraId="4B4A938F" w14:textId="77777777" w:rsidR="00C34A39" w:rsidRPr="00D3446A" w:rsidRDefault="00C34A39" w:rsidP="00CB442F">
      <w:pPr>
        <w:sectPr w:rsidR="00C34A39" w:rsidRPr="00D3446A" w:rsidSect="007661D4">
          <w:footerReference w:type="default" r:id="rId12"/>
          <w:pgSz w:w="11900" w:h="16840"/>
          <w:pgMar w:top="1440" w:right="1440" w:bottom="1440" w:left="1440" w:header="720" w:footer="720" w:gutter="0"/>
          <w:pgNumType w:start="1"/>
          <w:cols w:space="720"/>
          <w:docGrid w:linePitch="360"/>
        </w:sectPr>
      </w:pPr>
    </w:p>
    <w:p w14:paraId="05544B05" w14:textId="2D068F32" w:rsidR="00C34A39" w:rsidRPr="00D3446A" w:rsidRDefault="004870D7" w:rsidP="005D46B0">
      <w:pPr>
        <w:pStyle w:val="Appendix"/>
      </w:pPr>
      <w:r w:rsidRPr="00D3446A">
        <w:lastRenderedPageBreak/>
        <w:t>Designdokument etc.</w:t>
      </w:r>
    </w:p>
    <w:p w14:paraId="3142BCEB" w14:textId="255E0354" w:rsidR="00C34A39" w:rsidRDefault="004870D7" w:rsidP="00C34A39">
      <w:r w:rsidRPr="00D3446A">
        <w:t xml:space="preserve">[Appendix </w:t>
      </w:r>
      <w:r w:rsidR="00333533">
        <w:t xml:space="preserve">ska </w:t>
      </w:r>
      <w:r w:rsidRPr="00D3446A">
        <w:t xml:space="preserve">fungera som referenslistan - </w:t>
      </w:r>
      <w:proofErr w:type="gramStart"/>
      <w:r w:rsidRPr="00D3446A">
        <w:t>dvs</w:t>
      </w:r>
      <w:proofErr w:type="gramEnd"/>
      <w:r w:rsidRPr="00D3446A">
        <w:t xml:space="preserve"> det </w:t>
      </w:r>
      <w:r w:rsidR="00333533">
        <w:t xml:space="preserve">ska </w:t>
      </w:r>
      <w:r w:rsidRPr="00D3446A">
        <w:t xml:space="preserve">finnas referenser till den från texten. Appendix </w:t>
      </w:r>
      <w:r w:rsidR="00333533">
        <w:t xml:space="preserve">ska </w:t>
      </w:r>
      <w:r w:rsidRPr="00D3446A">
        <w:t xml:space="preserve">inte vara numrerade utan </w:t>
      </w:r>
      <w:r w:rsidR="00333533">
        <w:t xml:space="preserve">ska </w:t>
      </w:r>
      <w:r w:rsidRPr="00D3446A">
        <w:t xml:space="preserve">namnges med: Appendix A, Appendix B osv. De </w:t>
      </w:r>
      <w:r w:rsidR="00333533">
        <w:t xml:space="preserve">ska </w:t>
      </w:r>
      <w:r w:rsidRPr="00D3446A">
        <w:t xml:space="preserve">vara sidnumrerade (I, II, III ...) men de </w:t>
      </w:r>
      <w:r w:rsidR="00333533">
        <w:t xml:space="preserve">ska </w:t>
      </w:r>
      <w:r w:rsidRPr="00D3446A">
        <w:t xml:space="preserve">inte finnas med i innehållsförteckningen. Varje nytt appendix </w:t>
      </w:r>
      <w:r w:rsidR="00333533">
        <w:t xml:space="preserve">ska </w:t>
      </w:r>
      <w:r w:rsidRPr="00D3446A">
        <w:t>börja på toppen av sidan.]</w:t>
      </w:r>
    </w:p>
    <w:p w14:paraId="658C7E80" w14:textId="75A2C184" w:rsidR="005D46B0" w:rsidRPr="00D3446A" w:rsidRDefault="005D46B0" w:rsidP="00C34A39"/>
    <w:sectPr w:rsidR="005D46B0" w:rsidRPr="00D3446A" w:rsidSect="007661D4">
      <w:footerReference w:type="default" r:id="rId13"/>
      <w:pgSz w:w="11900" w:h="16840"/>
      <w:pgMar w:top="1440" w:right="1440" w:bottom="1440" w:left="1440" w:header="720" w:footer="720" w:gutter="0"/>
      <w:pgNumType w:fmt="upperRoman"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2E457B" w14:textId="77777777" w:rsidR="006D0CDE" w:rsidRDefault="006D0CDE" w:rsidP="009E6E91">
      <w:pPr>
        <w:spacing w:after="0" w:line="240" w:lineRule="auto"/>
      </w:pPr>
      <w:r>
        <w:separator/>
      </w:r>
    </w:p>
  </w:endnote>
  <w:endnote w:type="continuationSeparator" w:id="0">
    <w:p w14:paraId="5841AF82" w14:textId="77777777" w:rsidR="006D0CDE" w:rsidRDefault="006D0CDE" w:rsidP="009E6E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738FD1" w14:textId="77777777" w:rsidR="00725B3E" w:rsidRDefault="00725B3E" w:rsidP="00D31D5C">
    <w:pPr>
      <w:pStyle w:val="Sidfot"/>
      <w:framePr w:wrap="around" w:vAnchor="text" w:hAnchor="margin" w:xAlign="center" w:y="1"/>
      <w:rPr>
        <w:rStyle w:val="Sidnummer"/>
      </w:rPr>
    </w:pPr>
    <w:r>
      <w:rPr>
        <w:rStyle w:val="Sidnummer"/>
      </w:rPr>
      <w:fldChar w:fldCharType="begin"/>
    </w:r>
    <w:r>
      <w:rPr>
        <w:rStyle w:val="Sidnummer"/>
      </w:rPr>
      <w:instrText xml:space="preserve">PAGE  </w:instrText>
    </w:r>
    <w:r>
      <w:rPr>
        <w:rStyle w:val="Sidnummer"/>
      </w:rPr>
      <w:fldChar w:fldCharType="end"/>
    </w:r>
  </w:p>
  <w:p w14:paraId="44B150BF" w14:textId="77777777" w:rsidR="00725B3E" w:rsidRDefault="00725B3E">
    <w:pPr>
      <w:pStyle w:val="Sidfo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613C5D" w14:textId="77777777" w:rsidR="00725B3E" w:rsidRDefault="00725B3E" w:rsidP="001D1AE4">
    <w:pPr>
      <w:pStyle w:val="Sidfot"/>
      <w:framePr w:w="288" w:wrap="notBeside" w:vAnchor="text" w:hAnchor="page" w:xAlign="center" w:y="1"/>
      <w:jc w:val="center"/>
      <w:rPr>
        <w:rStyle w:val="Sidnummer"/>
      </w:rPr>
    </w:pPr>
    <w:r>
      <w:rPr>
        <w:rStyle w:val="Sidnummer"/>
      </w:rPr>
      <w:fldChar w:fldCharType="begin"/>
    </w:r>
    <w:r>
      <w:rPr>
        <w:rStyle w:val="Sidnummer"/>
      </w:rPr>
      <w:instrText xml:space="preserve">PAGE  </w:instrText>
    </w:r>
    <w:r>
      <w:rPr>
        <w:rStyle w:val="Sidnummer"/>
      </w:rPr>
      <w:fldChar w:fldCharType="separate"/>
    </w:r>
    <w:r w:rsidR="006B4154">
      <w:rPr>
        <w:rStyle w:val="Sidnummer"/>
        <w:noProof/>
      </w:rPr>
      <w:t>3</w:t>
    </w:r>
    <w:r>
      <w:rPr>
        <w:rStyle w:val="Sidnummer"/>
      </w:rPr>
      <w:fldChar w:fldCharType="end"/>
    </w:r>
  </w:p>
  <w:p w14:paraId="2CC3CFD3" w14:textId="77777777" w:rsidR="00725B3E" w:rsidRDefault="00725B3E">
    <w:pPr>
      <w:pStyle w:val="Sidfo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E25050" w14:textId="77777777" w:rsidR="00725B3E" w:rsidRDefault="00725B3E" w:rsidP="007661D4">
    <w:pPr>
      <w:pStyle w:val="Sidfot"/>
      <w:framePr w:wrap="around" w:vAnchor="text" w:hAnchor="margin" w:xAlign="center" w:y="1"/>
      <w:rPr>
        <w:rStyle w:val="Sidnummer"/>
      </w:rPr>
    </w:pPr>
    <w:r>
      <w:rPr>
        <w:rStyle w:val="Sidnummer"/>
      </w:rPr>
      <w:fldChar w:fldCharType="begin"/>
    </w:r>
    <w:r>
      <w:rPr>
        <w:rStyle w:val="Sidnummer"/>
      </w:rPr>
      <w:instrText xml:space="preserve">PAGE  </w:instrText>
    </w:r>
    <w:r>
      <w:rPr>
        <w:rStyle w:val="Sidnummer"/>
      </w:rPr>
      <w:fldChar w:fldCharType="separate"/>
    </w:r>
    <w:r w:rsidR="005567E9">
      <w:rPr>
        <w:rStyle w:val="Sidnummer"/>
        <w:noProof/>
      </w:rPr>
      <w:t>I</w:t>
    </w:r>
    <w:r>
      <w:rPr>
        <w:rStyle w:val="Sidnummer"/>
      </w:rPr>
      <w:fldChar w:fldCharType="end"/>
    </w:r>
  </w:p>
  <w:p w14:paraId="10584881" w14:textId="77777777" w:rsidR="00725B3E" w:rsidRDefault="00725B3E">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2EE960" w14:textId="77777777" w:rsidR="006D0CDE" w:rsidRDefault="006D0CDE" w:rsidP="009E6E91">
      <w:pPr>
        <w:spacing w:after="0" w:line="240" w:lineRule="auto"/>
      </w:pPr>
      <w:r>
        <w:separator/>
      </w:r>
    </w:p>
  </w:footnote>
  <w:footnote w:type="continuationSeparator" w:id="0">
    <w:p w14:paraId="59701F6B" w14:textId="77777777" w:rsidR="006D0CDE" w:rsidRDefault="006D0CDE" w:rsidP="009E6E9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2C187D"/>
    <w:multiLevelType w:val="hybridMultilevel"/>
    <w:tmpl w:val="60668196"/>
    <w:lvl w:ilvl="0" w:tplc="04090005">
      <w:start w:val="1"/>
      <w:numFmt w:val="bullet"/>
      <w:lvlText w:val=""/>
      <w:lvlJc w:val="left"/>
      <w:pPr>
        <w:ind w:left="771" w:hanging="360"/>
      </w:pPr>
      <w:rPr>
        <w:rFonts w:ascii="Wingdings" w:hAnsi="Wingdings" w:hint="default"/>
      </w:rPr>
    </w:lvl>
    <w:lvl w:ilvl="1" w:tplc="04090003" w:tentative="1">
      <w:start w:val="1"/>
      <w:numFmt w:val="bullet"/>
      <w:lvlText w:val="o"/>
      <w:lvlJc w:val="left"/>
      <w:pPr>
        <w:ind w:left="1491" w:hanging="360"/>
      </w:pPr>
      <w:rPr>
        <w:rFonts w:ascii="Courier New" w:hAnsi="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1">
    <w:nsid w:val="1D1A1573"/>
    <w:multiLevelType w:val="multilevel"/>
    <w:tmpl w:val="8A24FD5C"/>
    <w:lvl w:ilvl="0">
      <w:start w:val="1"/>
      <w:numFmt w:val="decimal"/>
      <w:pStyle w:val="Rubrik1"/>
      <w:lvlText w:val="%1"/>
      <w:lvlJc w:val="left"/>
      <w:pPr>
        <w:tabs>
          <w:tab w:val="num" w:pos="432"/>
        </w:tabs>
        <w:ind w:left="432" w:hanging="432"/>
      </w:pPr>
    </w:lvl>
    <w:lvl w:ilvl="1">
      <w:start w:val="1"/>
      <w:numFmt w:val="decimal"/>
      <w:pStyle w:val="Rubrik2"/>
      <w:lvlText w:val="%1.%2"/>
      <w:lvlJc w:val="left"/>
      <w:pPr>
        <w:tabs>
          <w:tab w:val="num" w:pos="576"/>
        </w:tabs>
        <w:ind w:left="576" w:hanging="576"/>
      </w:pPr>
    </w:lvl>
    <w:lvl w:ilvl="2">
      <w:start w:val="1"/>
      <w:numFmt w:val="decimal"/>
      <w:pStyle w:val="Rubrik3"/>
      <w:lvlText w:val="%1.%2.%3"/>
      <w:lvlJc w:val="left"/>
      <w:pPr>
        <w:tabs>
          <w:tab w:val="num" w:pos="720"/>
        </w:tabs>
        <w:ind w:left="720" w:hanging="720"/>
      </w:pPr>
    </w:lvl>
    <w:lvl w:ilvl="3">
      <w:start w:val="1"/>
      <w:numFmt w:val="decimal"/>
      <w:pStyle w:val="Rubrik4"/>
      <w:lvlText w:val="%1.%2.%3.%4"/>
      <w:lvlJc w:val="left"/>
      <w:pPr>
        <w:tabs>
          <w:tab w:val="num" w:pos="864"/>
        </w:tabs>
        <w:ind w:left="864" w:hanging="864"/>
      </w:pPr>
    </w:lvl>
    <w:lvl w:ilvl="4">
      <w:start w:val="1"/>
      <w:numFmt w:val="decimal"/>
      <w:pStyle w:val="Rubrik5"/>
      <w:lvlText w:val="%1.%2.%3.%4.%5"/>
      <w:lvlJc w:val="left"/>
      <w:pPr>
        <w:tabs>
          <w:tab w:val="num" w:pos="1008"/>
        </w:tabs>
        <w:ind w:left="1008" w:hanging="1008"/>
      </w:pPr>
    </w:lvl>
    <w:lvl w:ilvl="5">
      <w:start w:val="1"/>
      <w:numFmt w:val="decimal"/>
      <w:pStyle w:val="Rubrik6"/>
      <w:lvlText w:val="%1.%2.%3.%4.%5.%6"/>
      <w:lvlJc w:val="left"/>
      <w:pPr>
        <w:tabs>
          <w:tab w:val="num" w:pos="1152"/>
        </w:tabs>
        <w:ind w:left="1152" w:hanging="1152"/>
      </w:pPr>
    </w:lvl>
    <w:lvl w:ilvl="6">
      <w:start w:val="1"/>
      <w:numFmt w:val="decimal"/>
      <w:pStyle w:val="Rubrik7"/>
      <w:lvlText w:val="%1.%2.%3.%4.%5.%6.%7"/>
      <w:lvlJc w:val="left"/>
      <w:pPr>
        <w:tabs>
          <w:tab w:val="num" w:pos="1296"/>
        </w:tabs>
        <w:ind w:left="1296" w:hanging="1296"/>
      </w:pPr>
    </w:lvl>
    <w:lvl w:ilvl="7">
      <w:start w:val="1"/>
      <w:numFmt w:val="decimal"/>
      <w:pStyle w:val="Rubrik8"/>
      <w:lvlText w:val="%1.%2.%3.%4.%5.%6.%7.%8"/>
      <w:lvlJc w:val="left"/>
      <w:pPr>
        <w:tabs>
          <w:tab w:val="num" w:pos="1440"/>
        </w:tabs>
        <w:ind w:left="1440" w:hanging="1440"/>
      </w:pPr>
    </w:lvl>
    <w:lvl w:ilvl="8">
      <w:start w:val="1"/>
      <w:numFmt w:val="decimal"/>
      <w:pStyle w:val="Rubrik9"/>
      <w:lvlText w:val="%1.%2.%3.%4.%5.%6.%7.%8.%9"/>
      <w:lvlJc w:val="left"/>
      <w:pPr>
        <w:tabs>
          <w:tab w:val="num" w:pos="1584"/>
        </w:tabs>
        <w:ind w:left="1584" w:hanging="1584"/>
      </w:pPr>
    </w:lvl>
  </w:abstractNum>
  <w:abstractNum w:abstractNumId="2">
    <w:nsid w:val="45614CC5"/>
    <w:multiLevelType w:val="hybridMultilevel"/>
    <w:tmpl w:val="B472F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F715AF2"/>
    <w:multiLevelType w:val="multilevel"/>
    <w:tmpl w:val="B09E2178"/>
    <w:lvl w:ilvl="0">
      <w:start w:val="1"/>
      <w:numFmt w:val="upperLetter"/>
      <w:lvlText w:val="Appendix %1 - "/>
      <w:lvlJc w:val="left"/>
      <w:pPr>
        <w:ind w:left="360" w:hanging="36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530706CC"/>
    <w:multiLevelType w:val="multilevel"/>
    <w:tmpl w:val="2A9AD7DE"/>
    <w:lvl w:ilvl="0">
      <w:start w:val="1"/>
      <w:numFmt w:val="decimal"/>
      <w:pStyle w:val="tabelltext"/>
      <w:suff w:val="space"/>
      <w:lvlText w:val="Tabell %1"/>
      <w:lvlJc w:val="left"/>
      <w:pPr>
        <w:ind w:left="0" w:firstLine="0"/>
      </w:pPr>
      <w:rPr>
        <w:rFonts w:ascii="Georgia" w:hAnsi="Georgia" w:hint="default"/>
        <w:b/>
        <w:bCs/>
        <w:i w:val="0"/>
        <w:iCs w:val="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nsid w:val="567212FE"/>
    <w:multiLevelType w:val="multilevel"/>
    <w:tmpl w:val="EAAA3894"/>
    <w:lvl w:ilvl="0">
      <w:start w:val="1"/>
      <w:numFmt w:val="upperLetter"/>
      <w:suff w:val="space"/>
      <w:lvlText w:val="Appendix %1"/>
      <w:lvlJc w:val="left"/>
      <w:pPr>
        <w:ind w:left="0" w:firstLine="0"/>
      </w:pPr>
      <w:rPr>
        <w:rFonts w:ascii="Arial" w:hAnsi="Arial" w:hint="default"/>
        <w:b/>
        <w:bCs/>
        <w:i w:val="0"/>
        <w:iCs w:val="0"/>
        <w:sz w:val="36"/>
        <w:szCs w:val="36"/>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nsid w:val="5D39147E"/>
    <w:multiLevelType w:val="hybridMultilevel"/>
    <w:tmpl w:val="EBA47A8A"/>
    <w:lvl w:ilvl="0" w:tplc="E7F8C0E0">
      <w:start w:val="1"/>
      <w:numFmt w:val="decimal"/>
      <w:pStyle w:val="Figurtext"/>
      <w:lvlText w:val="Figur %1"/>
      <w:lvlJc w:val="left"/>
      <w:pPr>
        <w:ind w:left="0" w:firstLine="227"/>
      </w:pPr>
      <w:rPr>
        <w:rFonts w:hint="default"/>
        <w:b/>
        <w:i w:val="0"/>
        <w:position w:val="0"/>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nsid w:val="5FD94C93"/>
    <w:multiLevelType w:val="multilevel"/>
    <w:tmpl w:val="3132C888"/>
    <w:lvl w:ilvl="0">
      <w:start w:val="1"/>
      <w:numFmt w:val="upperLetter"/>
      <w:lvlText w:val="Appendix %1 - "/>
      <w:lvlJc w:val="left"/>
      <w:pPr>
        <w:ind w:left="0" w:firstLine="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636D2564"/>
    <w:multiLevelType w:val="multilevel"/>
    <w:tmpl w:val="98E62BDE"/>
    <w:lvl w:ilvl="0">
      <w:start w:val="1"/>
      <w:numFmt w:val="upperLetter"/>
      <w:pStyle w:val="Appendix"/>
      <w:suff w:val="space"/>
      <w:lvlText w:val="Appendix %1 - "/>
      <w:lvlJc w:val="left"/>
      <w:pPr>
        <w:ind w:left="0" w:firstLine="0"/>
      </w:pPr>
      <w:rPr>
        <w:rFonts w:ascii="Arial" w:hAnsi="Arial" w:hint="default"/>
        <w:b/>
        <w:bCs/>
        <w:i w:val="0"/>
        <w:iCs w:val="0"/>
        <w:sz w:val="36"/>
        <w:szCs w:val="36"/>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nsid w:val="6BE90B5D"/>
    <w:multiLevelType w:val="multilevel"/>
    <w:tmpl w:val="541870D2"/>
    <w:lvl w:ilvl="0">
      <w:start w:val="1"/>
      <w:numFmt w:val="upperLetter"/>
      <w:lvlText w:val="Appendix %1."/>
      <w:lvlJc w:val="left"/>
      <w:pPr>
        <w:ind w:left="720" w:hanging="36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7EAE2942"/>
    <w:multiLevelType w:val="multilevel"/>
    <w:tmpl w:val="D03C2850"/>
    <w:lvl w:ilvl="0">
      <w:start w:val="1"/>
      <w:numFmt w:val="upperLetter"/>
      <w:lvlText w:val="Appendix %1 - "/>
      <w:lvlJc w:val="left"/>
      <w:pPr>
        <w:ind w:left="144" w:hanging="144"/>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1"/>
  </w:num>
  <w:num w:numId="3">
    <w:abstractNumId w:val="6"/>
  </w:num>
  <w:num w:numId="4">
    <w:abstractNumId w:val="4"/>
  </w:num>
  <w:num w:numId="5">
    <w:abstractNumId w:val="0"/>
  </w:num>
  <w:num w:numId="6">
    <w:abstractNumId w:val="8"/>
  </w:num>
  <w:num w:numId="7">
    <w:abstractNumId w:val="9"/>
  </w:num>
  <w:num w:numId="8">
    <w:abstractNumId w:val="3"/>
  </w:num>
  <w:num w:numId="9">
    <w:abstractNumId w:val="7"/>
  </w:num>
  <w:num w:numId="10">
    <w:abstractNumId w:val="10"/>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3"/>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751F"/>
    <w:rsid w:val="000069E3"/>
    <w:rsid w:val="00007BFC"/>
    <w:rsid w:val="00023C24"/>
    <w:rsid w:val="00035F5A"/>
    <w:rsid w:val="000825CB"/>
    <w:rsid w:val="000C2287"/>
    <w:rsid w:val="000E6D19"/>
    <w:rsid w:val="001041EB"/>
    <w:rsid w:val="001268FC"/>
    <w:rsid w:val="00134A67"/>
    <w:rsid w:val="001632F7"/>
    <w:rsid w:val="00181CED"/>
    <w:rsid w:val="00195716"/>
    <w:rsid w:val="001A6424"/>
    <w:rsid w:val="001A69DA"/>
    <w:rsid w:val="001B7434"/>
    <w:rsid w:val="001D1AE4"/>
    <w:rsid w:val="00206905"/>
    <w:rsid w:val="00211C5B"/>
    <w:rsid w:val="00223577"/>
    <w:rsid w:val="0029751F"/>
    <w:rsid w:val="002F450F"/>
    <w:rsid w:val="00333341"/>
    <w:rsid w:val="00333533"/>
    <w:rsid w:val="00380F2A"/>
    <w:rsid w:val="00394AFD"/>
    <w:rsid w:val="003961E1"/>
    <w:rsid w:val="003B3CD8"/>
    <w:rsid w:val="00406037"/>
    <w:rsid w:val="00411E80"/>
    <w:rsid w:val="00433D95"/>
    <w:rsid w:val="0044638C"/>
    <w:rsid w:val="00456F66"/>
    <w:rsid w:val="004870D7"/>
    <w:rsid w:val="004A474A"/>
    <w:rsid w:val="004F2C64"/>
    <w:rsid w:val="005158B2"/>
    <w:rsid w:val="0053728E"/>
    <w:rsid w:val="00554507"/>
    <w:rsid w:val="005567E9"/>
    <w:rsid w:val="00572049"/>
    <w:rsid w:val="005A4F64"/>
    <w:rsid w:val="005A70D7"/>
    <w:rsid w:val="005D46B0"/>
    <w:rsid w:val="0064002A"/>
    <w:rsid w:val="00656844"/>
    <w:rsid w:val="00665AFC"/>
    <w:rsid w:val="006872B3"/>
    <w:rsid w:val="006A773D"/>
    <w:rsid w:val="006B4154"/>
    <w:rsid w:val="006D0CDE"/>
    <w:rsid w:val="006D3C73"/>
    <w:rsid w:val="00704951"/>
    <w:rsid w:val="00725B3E"/>
    <w:rsid w:val="007269CF"/>
    <w:rsid w:val="007423AD"/>
    <w:rsid w:val="007436F2"/>
    <w:rsid w:val="007450BE"/>
    <w:rsid w:val="00761E05"/>
    <w:rsid w:val="007661D4"/>
    <w:rsid w:val="00767A26"/>
    <w:rsid w:val="00796C39"/>
    <w:rsid w:val="007B1CAE"/>
    <w:rsid w:val="008261E8"/>
    <w:rsid w:val="0083001A"/>
    <w:rsid w:val="00880005"/>
    <w:rsid w:val="008A2549"/>
    <w:rsid w:val="008C00E1"/>
    <w:rsid w:val="008F5BC2"/>
    <w:rsid w:val="00925C71"/>
    <w:rsid w:val="00953FA7"/>
    <w:rsid w:val="00953FF8"/>
    <w:rsid w:val="009723E1"/>
    <w:rsid w:val="0097681C"/>
    <w:rsid w:val="00982DE2"/>
    <w:rsid w:val="009D17ED"/>
    <w:rsid w:val="009D290F"/>
    <w:rsid w:val="009E541C"/>
    <w:rsid w:val="009E6E91"/>
    <w:rsid w:val="00A258E6"/>
    <w:rsid w:val="00A30211"/>
    <w:rsid w:val="00A3326D"/>
    <w:rsid w:val="00A45D53"/>
    <w:rsid w:val="00A62121"/>
    <w:rsid w:val="00A85EE3"/>
    <w:rsid w:val="00A86F33"/>
    <w:rsid w:val="00AB567F"/>
    <w:rsid w:val="00AC7F45"/>
    <w:rsid w:val="00AF13D3"/>
    <w:rsid w:val="00B077A9"/>
    <w:rsid w:val="00B27FFC"/>
    <w:rsid w:val="00B6029D"/>
    <w:rsid w:val="00BC3AB8"/>
    <w:rsid w:val="00BC4756"/>
    <w:rsid w:val="00C1066A"/>
    <w:rsid w:val="00C21F04"/>
    <w:rsid w:val="00C22E14"/>
    <w:rsid w:val="00C34A39"/>
    <w:rsid w:val="00CB442F"/>
    <w:rsid w:val="00CF65EE"/>
    <w:rsid w:val="00D05FAB"/>
    <w:rsid w:val="00D31D5C"/>
    <w:rsid w:val="00D3446A"/>
    <w:rsid w:val="00D37C8B"/>
    <w:rsid w:val="00D5393D"/>
    <w:rsid w:val="00D55D73"/>
    <w:rsid w:val="00D60275"/>
    <w:rsid w:val="00D639D0"/>
    <w:rsid w:val="00D65B4A"/>
    <w:rsid w:val="00D86A19"/>
    <w:rsid w:val="00D960A4"/>
    <w:rsid w:val="00DA5204"/>
    <w:rsid w:val="00DD1F97"/>
    <w:rsid w:val="00DE50C8"/>
    <w:rsid w:val="00DF7EA3"/>
    <w:rsid w:val="00E01275"/>
    <w:rsid w:val="00E046EE"/>
    <w:rsid w:val="00E23E6A"/>
    <w:rsid w:val="00EC7623"/>
    <w:rsid w:val="00EE162E"/>
    <w:rsid w:val="00EE275C"/>
    <w:rsid w:val="00F54880"/>
    <w:rsid w:val="00F57E1D"/>
    <w:rsid w:val="00F67E47"/>
    <w:rsid w:val="00FC7798"/>
    <w:rsid w:val="00FE11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D6B052"/>
  <w14:defaultImageDpi w14:val="300"/>
  <w15:docId w15:val="{F6EA4864-807F-4872-A248-C6C94F6A9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7E47"/>
    <w:pPr>
      <w:spacing w:after="200" w:line="276" w:lineRule="auto"/>
      <w:jc w:val="both"/>
    </w:pPr>
    <w:rPr>
      <w:rFonts w:ascii="Georgia" w:eastAsia="Calibri" w:hAnsi="Georgia" w:cs="Times New Roman"/>
      <w:sz w:val="22"/>
      <w:szCs w:val="22"/>
      <w:lang w:val="sv-SE"/>
    </w:rPr>
  </w:style>
  <w:style w:type="paragraph" w:styleId="Rubrik1">
    <w:name w:val="heading 1"/>
    <w:basedOn w:val="Normal"/>
    <w:next w:val="Normal"/>
    <w:link w:val="Rubrik1Char"/>
    <w:qFormat/>
    <w:rsid w:val="00CB442F"/>
    <w:pPr>
      <w:keepNext/>
      <w:pageBreakBefore/>
      <w:numPr>
        <w:numId w:val="2"/>
      </w:numPr>
      <w:overflowPunct w:val="0"/>
      <w:autoSpaceDE w:val="0"/>
      <w:autoSpaceDN w:val="0"/>
      <w:adjustRightInd w:val="0"/>
      <w:spacing w:before="120" w:after="240" w:line="240" w:lineRule="auto"/>
      <w:ind w:left="431" w:hanging="431"/>
      <w:textAlignment w:val="baseline"/>
      <w:outlineLvl w:val="0"/>
    </w:pPr>
    <w:rPr>
      <w:rFonts w:ascii="Arial" w:eastAsia="Times New Roman" w:hAnsi="Arial"/>
      <w:b/>
      <w:kern w:val="28"/>
      <w:sz w:val="36"/>
      <w:szCs w:val="20"/>
    </w:rPr>
  </w:style>
  <w:style w:type="paragraph" w:styleId="Rubrik2">
    <w:name w:val="heading 2"/>
    <w:basedOn w:val="Normal"/>
    <w:next w:val="Normal"/>
    <w:link w:val="Rubrik2Char"/>
    <w:qFormat/>
    <w:rsid w:val="00CB442F"/>
    <w:pPr>
      <w:keepNext/>
      <w:numPr>
        <w:ilvl w:val="1"/>
        <w:numId w:val="2"/>
      </w:numPr>
      <w:overflowPunct w:val="0"/>
      <w:autoSpaceDE w:val="0"/>
      <w:autoSpaceDN w:val="0"/>
      <w:adjustRightInd w:val="0"/>
      <w:spacing w:before="360" w:after="120" w:line="240" w:lineRule="auto"/>
      <w:ind w:left="578" w:hanging="578"/>
      <w:textAlignment w:val="baseline"/>
      <w:outlineLvl w:val="1"/>
    </w:pPr>
    <w:rPr>
      <w:rFonts w:ascii="Arial" w:eastAsia="Times New Roman" w:hAnsi="Arial"/>
      <w:b/>
      <w:sz w:val="28"/>
      <w:szCs w:val="20"/>
    </w:rPr>
  </w:style>
  <w:style w:type="paragraph" w:styleId="Rubrik3">
    <w:name w:val="heading 3"/>
    <w:basedOn w:val="Normal"/>
    <w:next w:val="Normal"/>
    <w:link w:val="Rubrik3Char"/>
    <w:qFormat/>
    <w:rsid w:val="00CB442F"/>
    <w:pPr>
      <w:keepNext/>
      <w:numPr>
        <w:ilvl w:val="2"/>
        <w:numId w:val="2"/>
      </w:numPr>
      <w:overflowPunct w:val="0"/>
      <w:autoSpaceDE w:val="0"/>
      <w:autoSpaceDN w:val="0"/>
      <w:adjustRightInd w:val="0"/>
      <w:spacing w:before="240" w:after="60" w:line="240" w:lineRule="auto"/>
      <w:textAlignment w:val="baseline"/>
      <w:outlineLvl w:val="2"/>
    </w:pPr>
    <w:rPr>
      <w:rFonts w:ascii="Arial" w:eastAsia="Times New Roman" w:hAnsi="Arial"/>
      <w:b/>
      <w:sz w:val="24"/>
      <w:szCs w:val="20"/>
    </w:rPr>
  </w:style>
  <w:style w:type="paragraph" w:styleId="Rubrik4">
    <w:name w:val="heading 4"/>
    <w:basedOn w:val="Rubrik3"/>
    <w:next w:val="Normal"/>
    <w:link w:val="Rubrik4Char"/>
    <w:rsid w:val="00CB442F"/>
    <w:pPr>
      <w:numPr>
        <w:ilvl w:val="3"/>
      </w:numPr>
      <w:outlineLvl w:val="3"/>
    </w:pPr>
  </w:style>
  <w:style w:type="paragraph" w:styleId="Rubrik5">
    <w:name w:val="heading 5"/>
    <w:basedOn w:val="Rubrik3"/>
    <w:next w:val="Normal"/>
    <w:link w:val="Rubrik5Char"/>
    <w:rsid w:val="00CB442F"/>
    <w:pPr>
      <w:numPr>
        <w:ilvl w:val="4"/>
      </w:numPr>
      <w:outlineLvl w:val="4"/>
    </w:pPr>
  </w:style>
  <w:style w:type="paragraph" w:styleId="Rubrik6">
    <w:name w:val="heading 6"/>
    <w:basedOn w:val="Rubrik3"/>
    <w:next w:val="Normal"/>
    <w:link w:val="Rubrik6Char"/>
    <w:rsid w:val="00CB442F"/>
    <w:pPr>
      <w:numPr>
        <w:ilvl w:val="5"/>
      </w:numPr>
      <w:outlineLvl w:val="5"/>
    </w:pPr>
  </w:style>
  <w:style w:type="paragraph" w:styleId="Rubrik7">
    <w:name w:val="heading 7"/>
    <w:basedOn w:val="Rubrik3"/>
    <w:next w:val="Normal"/>
    <w:link w:val="Rubrik7Char"/>
    <w:rsid w:val="00CB442F"/>
    <w:pPr>
      <w:numPr>
        <w:ilvl w:val="6"/>
      </w:numPr>
      <w:outlineLvl w:val="6"/>
    </w:pPr>
  </w:style>
  <w:style w:type="paragraph" w:styleId="Rubrik8">
    <w:name w:val="heading 8"/>
    <w:basedOn w:val="Rubrik3"/>
    <w:next w:val="Normal"/>
    <w:link w:val="Rubrik8Char"/>
    <w:rsid w:val="00CB442F"/>
    <w:pPr>
      <w:numPr>
        <w:ilvl w:val="7"/>
      </w:numPr>
      <w:outlineLvl w:val="7"/>
    </w:pPr>
  </w:style>
  <w:style w:type="paragraph" w:styleId="Rubrik9">
    <w:name w:val="heading 9"/>
    <w:basedOn w:val="Rubrik3"/>
    <w:next w:val="Normal"/>
    <w:link w:val="Rubrik9Char"/>
    <w:rsid w:val="00CB442F"/>
    <w:pPr>
      <w:numPr>
        <w:ilvl w:val="8"/>
      </w:numPr>
      <w:outlineLvl w:val="8"/>
    </w:p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29751F"/>
    <w:pPr>
      <w:ind w:left="720"/>
      <w:contextualSpacing/>
    </w:pPr>
  </w:style>
  <w:style w:type="paragraph" w:customStyle="1" w:styleId="HISheadline">
    <w:name w:val="HIS_headline"/>
    <w:rsid w:val="0029751F"/>
    <w:pPr>
      <w:widowControl w:val="0"/>
      <w:spacing w:line="340" w:lineRule="exact"/>
      <w:jc w:val="both"/>
    </w:pPr>
    <w:rPr>
      <w:rFonts w:ascii="Arial" w:eastAsia="Times New Roman" w:hAnsi="Arial" w:cs="Times New Roman"/>
      <w:b/>
      <w:caps/>
      <w:noProof/>
      <w:sz w:val="34"/>
      <w:szCs w:val="20"/>
      <w:lang w:val="sv-SE" w:eastAsia="sv-SE"/>
    </w:rPr>
  </w:style>
  <w:style w:type="paragraph" w:customStyle="1" w:styleId="HISheadlinesub">
    <w:name w:val="HIS_headline_sub"/>
    <w:basedOn w:val="Normal"/>
    <w:rsid w:val="0029751F"/>
    <w:pPr>
      <w:widowControl w:val="0"/>
      <w:spacing w:after="0" w:line="290" w:lineRule="exact"/>
    </w:pPr>
    <w:rPr>
      <w:rFonts w:eastAsia="Times New Roman"/>
      <w:noProof/>
      <w:sz w:val="28"/>
      <w:szCs w:val="20"/>
      <w:lang w:eastAsia="sv-SE"/>
    </w:rPr>
  </w:style>
  <w:style w:type="paragraph" w:customStyle="1" w:styleId="HISnormal">
    <w:name w:val="HIS_normal"/>
    <w:rsid w:val="0029751F"/>
    <w:pPr>
      <w:widowControl w:val="0"/>
      <w:spacing w:line="290" w:lineRule="exact"/>
    </w:pPr>
    <w:rPr>
      <w:rFonts w:ascii="Georgia" w:eastAsia="Times New Roman" w:hAnsi="Georgia" w:cs="Times New Roman"/>
      <w:noProof/>
      <w:szCs w:val="20"/>
      <w:lang w:val="sv-SE" w:eastAsia="sv-SE"/>
    </w:rPr>
  </w:style>
  <w:style w:type="paragraph" w:customStyle="1" w:styleId="NoListPara">
    <w:name w:val="No List Para"/>
    <w:basedOn w:val="Normal"/>
    <w:uiPriority w:val="99"/>
    <w:rsid w:val="0029751F"/>
  </w:style>
  <w:style w:type="paragraph" w:styleId="Sidfot">
    <w:name w:val="footer"/>
    <w:basedOn w:val="Normal"/>
    <w:link w:val="SidfotChar"/>
    <w:uiPriority w:val="99"/>
    <w:unhideWhenUsed/>
    <w:rsid w:val="00B27FFC"/>
    <w:pPr>
      <w:tabs>
        <w:tab w:val="center" w:pos="4536"/>
        <w:tab w:val="right" w:pos="9072"/>
      </w:tabs>
      <w:spacing w:after="0" w:line="240" w:lineRule="auto"/>
    </w:pPr>
  </w:style>
  <w:style w:type="paragraph" w:customStyle="1" w:styleId="Titel">
    <w:name w:val="Titel"/>
    <w:basedOn w:val="Normal"/>
    <w:qFormat/>
    <w:rsid w:val="0029751F"/>
    <w:pPr>
      <w:spacing w:after="0"/>
    </w:pPr>
    <w:rPr>
      <w:rFonts w:ascii="Arial" w:hAnsi="Arial"/>
      <w:b/>
      <w:bCs/>
      <w:caps/>
      <w:sz w:val="34"/>
      <w:szCs w:val="34"/>
    </w:rPr>
  </w:style>
  <w:style w:type="paragraph" w:customStyle="1" w:styleId="Subtitel">
    <w:name w:val="Subtitel"/>
    <w:basedOn w:val="Normal"/>
    <w:qFormat/>
    <w:rsid w:val="0029751F"/>
    <w:pPr>
      <w:spacing w:after="240"/>
    </w:pPr>
    <w:rPr>
      <w:bCs/>
      <w:sz w:val="28"/>
      <w:szCs w:val="32"/>
    </w:rPr>
  </w:style>
  <w:style w:type="paragraph" w:customStyle="1" w:styleId="framsida">
    <w:name w:val="framsida"/>
    <w:basedOn w:val="Normal"/>
    <w:qFormat/>
    <w:rsid w:val="0029751F"/>
    <w:pPr>
      <w:spacing w:after="0"/>
    </w:pPr>
    <w:rPr>
      <w:sz w:val="24"/>
      <w:szCs w:val="24"/>
    </w:rPr>
  </w:style>
  <w:style w:type="character" w:customStyle="1" w:styleId="SidfotChar">
    <w:name w:val="Sidfot Char"/>
    <w:basedOn w:val="Standardstycketeckensnitt"/>
    <w:link w:val="Sidfot"/>
    <w:uiPriority w:val="99"/>
    <w:rsid w:val="00B27FFC"/>
    <w:rPr>
      <w:rFonts w:ascii="Georgia" w:eastAsia="Calibri" w:hAnsi="Georgia" w:cs="Times New Roman"/>
      <w:sz w:val="22"/>
      <w:szCs w:val="22"/>
      <w:lang w:val="sv-SE"/>
    </w:rPr>
  </w:style>
  <w:style w:type="paragraph" w:customStyle="1" w:styleId="SammanfattningssidaRubrik">
    <w:name w:val="Sammanfattningssida Rubrik"/>
    <w:basedOn w:val="Normal"/>
    <w:qFormat/>
    <w:rsid w:val="00B27FFC"/>
    <w:pPr>
      <w:overflowPunct w:val="0"/>
      <w:autoSpaceDE w:val="0"/>
      <w:autoSpaceDN w:val="0"/>
      <w:adjustRightInd w:val="0"/>
      <w:spacing w:before="120" w:after="0" w:line="240" w:lineRule="auto"/>
      <w:jc w:val="center"/>
      <w:textAlignment w:val="baseline"/>
    </w:pPr>
    <w:rPr>
      <w:rFonts w:ascii="Arial" w:eastAsia="Times New Roman" w:hAnsi="Arial"/>
      <w:b/>
      <w:bCs/>
      <w:sz w:val="36"/>
      <w:szCs w:val="20"/>
    </w:rPr>
  </w:style>
  <w:style w:type="paragraph" w:customStyle="1" w:styleId="Sammanfattning">
    <w:name w:val="Sammanfattning"/>
    <w:basedOn w:val="Normal"/>
    <w:qFormat/>
    <w:rsid w:val="00B27FFC"/>
    <w:pPr>
      <w:ind w:left="288" w:right="288"/>
    </w:pPr>
  </w:style>
  <w:style w:type="character" w:customStyle="1" w:styleId="Rubrik1Char">
    <w:name w:val="Rubrik 1 Char"/>
    <w:basedOn w:val="Standardstycketeckensnitt"/>
    <w:link w:val="Rubrik1"/>
    <w:rsid w:val="00CB442F"/>
    <w:rPr>
      <w:rFonts w:ascii="Arial" w:eastAsia="Times New Roman" w:hAnsi="Arial" w:cs="Times New Roman"/>
      <w:b/>
      <w:kern w:val="28"/>
      <w:sz w:val="36"/>
      <w:szCs w:val="20"/>
      <w:lang w:val="sv-SE"/>
    </w:rPr>
  </w:style>
  <w:style w:type="character" w:customStyle="1" w:styleId="Rubrik2Char">
    <w:name w:val="Rubrik 2 Char"/>
    <w:basedOn w:val="Standardstycketeckensnitt"/>
    <w:link w:val="Rubrik2"/>
    <w:rsid w:val="00CB442F"/>
    <w:rPr>
      <w:rFonts w:ascii="Arial" w:eastAsia="Times New Roman" w:hAnsi="Arial" w:cs="Times New Roman"/>
      <w:b/>
      <w:sz w:val="28"/>
      <w:szCs w:val="20"/>
      <w:lang w:val="sv-SE"/>
    </w:rPr>
  </w:style>
  <w:style w:type="character" w:customStyle="1" w:styleId="Rubrik3Char">
    <w:name w:val="Rubrik 3 Char"/>
    <w:basedOn w:val="Standardstycketeckensnitt"/>
    <w:link w:val="Rubrik3"/>
    <w:rsid w:val="00CB442F"/>
    <w:rPr>
      <w:rFonts w:ascii="Arial" w:eastAsia="Times New Roman" w:hAnsi="Arial" w:cs="Times New Roman"/>
      <w:b/>
      <w:szCs w:val="20"/>
      <w:lang w:val="sv-SE"/>
    </w:rPr>
  </w:style>
  <w:style w:type="character" w:customStyle="1" w:styleId="Rubrik4Char">
    <w:name w:val="Rubrik 4 Char"/>
    <w:basedOn w:val="Standardstycketeckensnitt"/>
    <w:link w:val="Rubrik4"/>
    <w:rsid w:val="00CB442F"/>
    <w:rPr>
      <w:rFonts w:ascii="Arial" w:eastAsia="Times New Roman" w:hAnsi="Arial" w:cs="Times New Roman"/>
      <w:b/>
      <w:szCs w:val="20"/>
      <w:lang w:val="sv-SE"/>
    </w:rPr>
  </w:style>
  <w:style w:type="character" w:customStyle="1" w:styleId="Rubrik5Char">
    <w:name w:val="Rubrik 5 Char"/>
    <w:basedOn w:val="Standardstycketeckensnitt"/>
    <w:link w:val="Rubrik5"/>
    <w:rsid w:val="00CB442F"/>
    <w:rPr>
      <w:rFonts w:ascii="Arial" w:eastAsia="Times New Roman" w:hAnsi="Arial" w:cs="Times New Roman"/>
      <w:b/>
      <w:szCs w:val="20"/>
      <w:lang w:val="sv-SE"/>
    </w:rPr>
  </w:style>
  <w:style w:type="character" w:customStyle="1" w:styleId="Rubrik6Char">
    <w:name w:val="Rubrik 6 Char"/>
    <w:basedOn w:val="Standardstycketeckensnitt"/>
    <w:link w:val="Rubrik6"/>
    <w:rsid w:val="00CB442F"/>
    <w:rPr>
      <w:rFonts w:ascii="Arial" w:eastAsia="Times New Roman" w:hAnsi="Arial" w:cs="Times New Roman"/>
      <w:b/>
      <w:szCs w:val="20"/>
      <w:lang w:val="sv-SE"/>
    </w:rPr>
  </w:style>
  <w:style w:type="character" w:customStyle="1" w:styleId="Rubrik7Char">
    <w:name w:val="Rubrik 7 Char"/>
    <w:basedOn w:val="Standardstycketeckensnitt"/>
    <w:link w:val="Rubrik7"/>
    <w:rsid w:val="00CB442F"/>
    <w:rPr>
      <w:rFonts w:ascii="Arial" w:eastAsia="Times New Roman" w:hAnsi="Arial" w:cs="Times New Roman"/>
      <w:b/>
      <w:szCs w:val="20"/>
      <w:lang w:val="sv-SE"/>
    </w:rPr>
  </w:style>
  <w:style w:type="character" w:customStyle="1" w:styleId="Rubrik8Char">
    <w:name w:val="Rubrik 8 Char"/>
    <w:basedOn w:val="Standardstycketeckensnitt"/>
    <w:link w:val="Rubrik8"/>
    <w:rsid w:val="00CB442F"/>
    <w:rPr>
      <w:rFonts w:ascii="Arial" w:eastAsia="Times New Roman" w:hAnsi="Arial" w:cs="Times New Roman"/>
      <w:b/>
      <w:szCs w:val="20"/>
      <w:lang w:val="sv-SE"/>
    </w:rPr>
  </w:style>
  <w:style w:type="character" w:customStyle="1" w:styleId="Rubrik9Char">
    <w:name w:val="Rubrik 9 Char"/>
    <w:basedOn w:val="Standardstycketeckensnitt"/>
    <w:link w:val="Rubrik9"/>
    <w:rsid w:val="00CB442F"/>
    <w:rPr>
      <w:rFonts w:ascii="Arial" w:eastAsia="Times New Roman" w:hAnsi="Arial" w:cs="Times New Roman"/>
      <w:b/>
      <w:szCs w:val="20"/>
      <w:lang w:val="sv-SE"/>
    </w:rPr>
  </w:style>
  <w:style w:type="paragraph" w:customStyle="1" w:styleId="Figurtext">
    <w:name w:val="Figurtext"/>
    <w:basedOn w:val="Normal"/>
    <w:next w:val="Normal"/>
    <w:qFormat/>
    <w:rsid w:val="00CB442F"/>
    <w:pPr>
      <w:numPr>
        <w:numId w:val="3"/>
      </w:numPr>
      <w:overflowPunct w:val="0"/>
      <w:autoSpaceDE w:val="0"/>
      <w:autoSpaceDN w:val="0"/>
      <w:adjustRightInd w:val="0"/>
      <w:spacing w:before="120" w:after="240" w:line="240" w:lineRule="auto"/>
      <w:jc w:val="center"/>
      <w:textAlignment w:val="baseline"/>
    </w:pPr>
    <w:rPr>
      <w:rFonts w:eastAsia="Times New Roman"/>
      <w:sz w:val="24"/>
      <w:szCs w:val="20"/>
    </w:rPr>
  </w:style>
  <w:style w:type="table" w:styleId="Tabellrutnt">
    <w:name w:val="Table Grid"/>
    <w:basedOn w:val="Normaltabell"/>
    <w:uiPriority w:val="59"/>
    <w:rsid w:val="00CB442F"/>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ark">
    <w:name w:val="Strong"/>
    <w:basedOn w:val="Standardstycketeckensnitt"/>
    <w:uiPriority w:val="22"/>
    <w:qFormat/>
    <w:rsid w:val="00CB442F"/>
    <w:rPr>
      <w:b/>
      <w:bCs/>
    </w:rPr>
  </w:style>
  <w:style w:type="paragraph" w:customStyle="1" w:styleId="tabelltext">
    <w:name w:val="tabelltext"/>
    <w:basedOn w:val="Normal"/>
    <w:next w:val="Normal"/>
    <w:qFormat/>
    <w:rsid w:val="00CB442F"/>
    <w:pPr>
      <w:keepNext/>
      <w:numPr>
        <w:numId w:val="4"/>
      </w:numPr>
      <w:spacing w:before="240" w:after="120"/>
      <w:jc w:val="center"/>
    </w:pPr>
  </w:style>
  <w:style w:type="paragraph" w:customStyle="1" w:styleId="Figur">
    <w:name w:val="Figur"/>
    <w:next w:val="Normal"/>
    <w:qFormat/>
    <w:rsid w:val="00B077A9"/>
    <w:pPr>
      <w:keepNext/>
      <w:spacing w:before="240"/>
      <w:jc w:val="center"/>
    </w:pPr>
    <w:rPr>
      <w:rFonts w:ascii="Georgia" w:eastAsia="Calibri" w:hAnsi="Georgia" w:cs="Times New Roman"/>
      <w:noProof/>
      <w:sz w:val="22"/>
      <w:szCs w:val="22"/>
    </w:rPr>
  </w:style>
  <w:style w:type="paragraph" w:customStyle="1" w:styleId="ReferensHeading">
    <w:name w:val="ReferensHeading"/>
    <w:link w:val="ReferensHeadingChar"/>
    <w:qFormat/>
    <w:rsid w:val="00CB442F"/>
    <w:pPr>
      <w:pageBreakBefore/>
      <w:spacing w:after="240"/>
      <w:outlineLvl w:val="0"/>
    </w:pPr>
    <w:rPr>
      <w:rFonts w:ascii="Arial" w:eastAsia="Times New Roman" w:hAnsi="Arial" w:cs="Times New Roman"/>
      <w:b/>
      <w:bCs/>
      <w:kern w:val="28"/>
      <w:sz w:val="36"/>
      <w:szCs w:val="20"/>
      <w:lang w:val="sv-SE"/>
    </w:rPr>
  </w:style>
  <w:style w:type="character" w:customStyle="1" w:styleId="ReferensHeadingChar">
    <w:name w:val="ReferensHeading Char"/>
    <w:basedOn w:val="Standardstycketeckensnitt"/>
    <w:link w:val="ReferensHeading"/>
    <w:rsid w:val="00CB442F"/>
    <w:rPr>
      <w:rFonts w:ascii="Arial" w:eastAsia="Times New Roman" w:hAnsi="Arial" w:cs="Times New Roman"/>
      <w:b/>
      <w:bCs/>
      <w:kern w:val="28"/>
      <w:sz w:val="36"/>
      <w:szCs w:val="20"/>
      <w:lang w:val="sv-SE"/>
    </w:rPr>
  </w:style>
  <w:style w:type="paragraph" w:customStyle="1" w:styleId="Referens">
    <w:name w:val="Referens"/>
    <w:basedOn w:val="Normal"/>
    <w:qFormat/>
    <w:rsid w:val="00CB442F"/>
    <w:pPr>
      <w:ind w:left="288" w:hanging="288"/>
    </w:pPr>
  </w:style>
  <w:style w:type="paragraph" w:styleId="Ballongtext">
    <w:name w:val="Balloon Text"/>
    <w:basedOn w:val="Normal"/>
    <w:link w:val="BallongtextChar"/>
    <w:uiPriority w:val="99"/>
    <w:semiHidden/>
    <w:unhideWhenUsed/>
    <w:rsid w:val="008A2549"/>
    <w:pPr>
      <w:spacing w:after="0" w:line="240" w:lineRule="auto"/>
    </w:pPr>
    <w:rPr>
      <w:rFonts w:ascii="Lucida Grande" w:hAnsi="Lucida Grande" w:cs="Lucida Grande"/>
      <w:sz w:val="18"/>
      <w:szCs w:val="18"/>
    </w:rPr>
  </w:style>
  <w:style w:type="character" w:customStyle="1" w:styleId="BallongtextChar">
    <w:name w:val="Ballongtext Char"/>
    <w:basedOn w:val="Standardstycketeckensnitt"/>
    <w:link w:val="Ballongtext"/>
    <w:uiPriority w:val="99"/>
    <w:semiHidden/>
    <w:rsid w:val="008A2549"/>
    <w:rPr>
      <w:rFonts w:ascii="Lucida Grande" w:eastAsia="Calibri" w:hAnsi="Lucida Grande" w:cs="Lucida Grande"/>
      <w:sz w:val="18"/>
      <w:szCs w:val="18"/>
      <w:lang w:val="sv-SE"/>
    </w:rPr>
  </w:style>
  <w:style w:type="paragraph" w:styleId="Innehllsfrteckningsrubrik">
    <w:name w:val="TOC Heading"/>
    <w:basedOn w:val="Rubrik1"/>
    <w:next w:val="Normal"/>
    <w:uiPriority w:val="39"/>
    <w:unhideWhenUsed/>
    <w:qFormat/>
    <w:rsid w:val="007269CF"/>
    <w:pPr>
      <w:keepLines/>
      <w:pageBreakBefore w:val="0"/>
      <w:numPr>
        <w:numId w:val="0"/>
      </w:numPr>
      <w:overflowPunct/>
      <w:autoSpaceDE/>
      <w:autoSpaceDN/>
      <w:adjustRightInd/>
      <w:spacing w:before="480" w:line="276" w:lineRule="auto"/>
      <w:jc w:val="center"/>
      <w:textAlignment w:val="auto"/>
      <w:outlineLvl w:val="9"/>
    </w:pPr>
    <w:rPr>
      <w:rFonts w:eastAsiaTheme="majorEastAsia" w:cstheme="majorBidi"/>
      <w:bCs/>
      <w:color w:val="000000" w:themeColor="text1"/>
      <w:kern w:val="0"/>
      <w:szCs w:val="36"/>
      <w:lang w:val="en-US"/>
    </w:rPr>
  </w:style>
  <w:style w:type="paragraph" w:styleId="Innehll1">
    <w:name w:val="toc 1"/>
    <w:basedOn w:val="Normal"/>
    <w:next w:val="Normal"/>
    <w:autoRedefine/>
    <w:uiPriority w:val="39"/>
    <w:unhideWhenUsed/>
    <w:rsid w:val="009E6E91"/>
    <w:pPr>
      <w:spacing w:before="120" w:after="0"/>
      <w:jc w:val="left"/>
    </w:pPr>
    <w:rPr>
      <w:rFonts w:ascii="Arial" w:hAnsi="Arial"/>
      <w:b/>
      <w:bCs/>
      <w:sz w:val="24"/>
      <w:szCs w:val="24"/>
    </w:rPr>
  </w:style>
  <w:style w:type="paragraph" w:styleId="Innehll2">
    <w:name w:val="toc 2"/>
    <w:basedOn w:val="Normal"/>
    <w:next w:val="Normal"/>
    <w:autoRedefine/>
    <w:uiPriority w:val="39"/>
    <w:unhideWhenUsed/>
    <w:rsid w:val="009E6E91"/>
    <w:pPr>
      <w:spacing w:after="0"/>
      <w:ind w:left="220"/>
      <w:jc w:val="left"/>
    </w:pPr>
    <w:rPr>
      <w:rFonts w:ascii="Arial" w:hAnsi="Arial"/>
      <w:bCs/>
    </w:rPr>
  </w:style>
  <w:style w:type="paragraph" w:styleId="Innehll3">
    <w:name w:val="toc 3"/>
    <w:basedOn w:val="Normal"/>
    <w:next w:val="Normal"/>
    <w:autoRedefine/>
    <w:uiPriority w:val="39"/>
    <w:unhideWhenUsed/>
    <w:rsid w:val="009E6E91"/>
    <w:pPr>
      <w:spacing w:after="0"/>
      <w:ind w:left="440"/>
      <w:jc w:val="left"/>
    </w:pPr>
    <w:rPr>
      <w:rFonts w:ascii="Arial" w:hAnsi="Arial"/>
      <w:sz w:val="20"/>
    </w:rPr>
  </w:style>
  <w:style w:type="paragraph" w:styleId="Innehll4">
    <w:name w:val="toc 4"/>
    <w:basedOn w:val="Normal"/>
    <w:next w:val="Normal"/>
    <w:autoRedefine/>
    <w:uiPriority w:val="39"/>
    <w:semiHidden/>
    <w:unhideWhenUsed/>
    <w:rsid w:val="009D17ED"/>
    <w:pPr>
      <w:spacing w:after="0"/>
      <w:ind w:left="660"/>
      <w:jc w:val="left"/>
    </w:pPr>
    <w:rPr>
      <w:rFonts w:asciiTheme="minorHAnsi" w:hAnsiTheme="minorHAnsi"/>
      <w:sz w:val="18"/>
      <w:szCs w:val="18"/>
    </w:rPr>
  </w:style>
  <w:style w:type="paragraph" w:styleId="Innehll5">
    <w:name w:val="toc 5"/>
    <w:basedOn w:val="Normal"/>
    <w:next w:val="Normal"/>
    <w:autoRedefine/>
    <w:uiPriority w:val="39"/>
    <w:semiHidden/>
    <w:unhideWhenUsed/>
    <w:rsid w:val="009D17ED"/>
    <w:pPr>
      <w:spacing w:after="0"/>
      <w:ind w:left="880"/>
      <w:jc w:val="left"/>
    </w:pPr>
    <w:rPr>
      <w:rFonts w:asciiTheme="minorHAnsi" w:hAnsiTheme="minorHAnsi"/>
      <w:sz w:val="18"/>
      <w:szCs w:val="18"/>
    </w:rPr>
  </w:style>
  <w:style w:type="paragraph" w:styleId="Innehll6">
    <w:name w:val="toc 6"/>
    <w:basedOn w:val="Normal"/>
    <w:next w:val="Normal"/>
    <w:autoRedefine/>
    <w:uiPriority w:val="39"/>
    <w:semiHidden/>
    <w:unhideWhenUsed/>
    <w:rsid w:val="009D17ED"/>
    <w:pPr>
      <w:spacing w:after="0"/>
      <w:ind w:left="1100"/>
      <w:jc w:val="left"/>
    </w:pPr>
    <w:rPr>
      <w:rFonts w:asciiTheme="minorHAnsi" w:hAnsiTheme="minorHAnsi"/>
      <w:sz w:val="18"/>
      <w:szCs w:val="18"/>
    </w:rPr>
  </w:style>
  <w:style w:type="paragraph" w:styleId="Innehll7">
    <w:name w:val="toc 7"/>
    <w:basedOn w:val="Normal"/>
    <w:next w:val="Normal"/>
    <w:autoRedefine/>
    <w:uiPriority w:val="39"/>
    <w:semiHidden/>
    <w:unhideWhenUsed/>
    <w:rsid w:val="009D17ED"/>
    <w:pPr>
      <w:spacing w:after="0"/>
      <w:ind w:left="1320"/>
      <w:jc w:val="left"/>
    </w:pPr>
    <w:rPr>
      <w:rFonts w:asciiTheme="minorHAnsi" w:hAnsiTheme="minorHAnsi"/>
      <w:sz w:val="18"/>
      <w:szCs w:val="18"/>
    </w:rPr>
  </w:style>
  <w:style w:type="paragraph" w:styleId="Innehll8">
    <w:name w:val="toc 8"/>
    <w:basedOn w:val="Normal"/>
    <w:next w:val="Normal"/>
    <w:autoRedefine/>
    <w:uiPriority w:val="39"/>
    <w:semiHidden/>
    <w:unhideWhenUsed/>
    <w:rsid w:val="009D17ED"/>
    <w:pPr>
      <w:spacing w:after="0"/>
      <w:ind w:left="1540"/>
      <w:jc w:val="left"/>
    </w:pPr>
    <w:rPr>
      <w:rFonts w:asciiTheme="minorHAnsi" w:hAnsiTheme="minorHAnsi"/>
      <w:sz w:val="18"/>
      <w:szCs w:val="18"/>
    </w:rPr>
  </w:style>
  <w:style w:type="paragraph" w:styleId="Innehll9">
    <w:name w:val="toc 9"/>
    <w:basedOn w:val="Normal"/>
    <w:next w:val="Normal"/>
    <w:autoRedefine/>
    <w:uiPriority w:val="39"/>
    <w:semiHidden/>
    <w:unhideWhenUsed/>
    <w:rsid w:val="009D17ED"/>
    <w:pPr>
      <w:spacing w:after="0"/>
      <w:ind w:left="1760"/>
      <w:jc w:val="left"/>
    </w:pPr>
    <w:rPr>
      <w:rFonts w:asciiTheme="minorHAnsi" w:hAnsiTheme="minorHAnsi"/>
      <w:sz w:val="18"/>
      <w:szCs w:val="18"/>
    </w:rPr>
  </w:style>
  <w:style w:type="paragraph" w:styleId="Sidhuvud">
    <w:name w:val="header"/>
    <w:basedOn w:val="Normal"/>
    <w:link w:val="SidhuvudChar"/>
    <w:uiPriority w:val="99"/>
    <w:unhideWhenUsed/>
    <w:rsid w:val="009E6E91"/>
    <w:pPr>
      <w:tabs>
        <w:tab w:val="center" w:pos="4153"/>
        <w:tab w:val="right" w:pos="8306"/>
      </w:tabs>
      <w:spacing w:after="0" w:line="240" w:lineRule="auto"/>
    </w:pPr>
  </w:style>
  <w:style w:type="paragraph" w:customStyle="1" w:styleId="Appendix">
    <w:name w:val="Appendix"/>
    <w:next w:val="Normal"/>
    <w:link w:val="AppendixChar"/>
    <w:qFormat/>
    <w:rsid w:val="004870D7"/>
    <w:pPr>
      <w:pageBreakBefore/>
      <w:numPr>
        <w:numId w:val="6"/>
      </w:numPr>
      <w:spacing w:before="120" w:after="240"/>
    </w:pPr>
    <w:rPr>
      <w:rFonts w:ascii="Arial" w:eastAsia="Times New Roman" w:hAnsi="Arial" w:cs="Times New Roman"/>
      <w:b/>
      <w:kern w:val="28"/>
      <w:sz w:val="36"/>
      <w:szCs w:val="20"/>
      <w:lang w:val="sv-SE"/>
    </w:rPr>
  </w:style>
  <w:style w:type="character" w:customStyle="1" w:styleId="AppendixChar">
    <w:name w:val="Appendix Char"/>
    <w:basedOn w:val="Standardstycketeckensnitt"/>
    <w:link w:val="Appendix"/>
    <w:rsid w:val="004870D7"/>
    <w:rPr>
      <w:rFonts w:ascii="Arial" w:eastAsia="Times New Roman" w:hAnsi="Arial" w:cs="Times New Roman"/>
      <w:b/>
      <w:kern w:val="28"/>
      <w:sz w:val="36"/>
      <w:szCs w:val="20"/>
      <w:lang w:val="sv-SE"/>
    </w:rPr>
  </w:style>
  <w:style w:type="character" w:customStyle="1" w:styleId="SidhuvudChar">
    <w:name w:val="Sidhuvud Char"/>
    <w:basedOn w:val="Standardstycketeckensnitt"/>
    <w:link w:val="Sidhuvud"/>
    <w:uiPriority w:val="99"/>
    <w:rsid w:val="009E6E91"/>
    <w:rPr>
      <w:rFonts w:ascii="Georgia" w:eastAsia="Calibri" w:hAnsi="Georgia" w:cs="Times New Roman"/>
      <w:sz w:val="22"/>
      <w:szCs w:val="22"/>
      <w:lang w:val="sv-SE"/>
    </w:rPr>
  </w:style>
  <w:style w:type="character" w:styleId="Sidnummer">
    <w:name w:val="page number"/>
    <w:basedOn w:val="Standardstycketeckensnitt"/>
    <w:uiPriority w:val="99"/>
    <w:semiHidden/>
    <w:unhideWhenUsed/>
    <w:rsid w:val="00D31D5C"/>
  </w:style>
  <w:style w:type="paragraph" w:customStyle="1" w:styleId="Nyckelord">
    <w:name w:val="Nyckelord"/>
    <w:basedOn w:val="Normal"/>
    <w:qFormat/>
    <w:rsid w:val="00007BFC"/>
    <w:pPr>
      <w:ind w:left="288" w:right="288"/>
    </w:pPr>
  </w:style>
  <w:style w:type="paragraph" w:customStyle="1" w:styleId="TitelEng">
    <w:name w:val="TitelEng"/>
    <w:basedOn w:val="Titel"/>
    <w:qFormat/>
    <w:rsid w:val="00C21F04"/>
    <w:rPr>
      <w:lang w:val="en-GB"/>
    </w:rPr>
  </w:style>
  <w:style w:type="paragraph" w:customStyle="1" w:styleId="SubtitelEng">
    <w:name w:val="SubtitelEng"/>
    <w:basedOn w:val="Subtitel"/>
    <w:qFormat/>
    <w:rsid w:val="00C21F04"/>
    <w:rPr>
      <w:lang w:val="en-GB"/>
    </w:rPr>
  </w:style>
  <w:style w:type="paragraph" w:customStyle="1" w:styleId="Citat1">
    <w:name w:val="Citat1"/>
    <w:basedOn w:val="Normal"/>
    <w:next w:val="CitatRef"/>
    <w:qFormat/>
    <w:rsid w:val="00A30211"/>
    <w:pPr>
      <w:spacing w:after="120"/>
      <w:ind w:left="720" w:right="720"/>
    </w:pPr>
  </w:style>
  <w:style w:type="paragraph" w:customStyle="1" w:styleId="CitatRef">
    <w:name w:val="CitatRef"/>
    <w:next w:val="Normal"/>
    <w:qFormat/>
    <w:rsid w:val="00DD1F97"/>
    <w:pPr>
      <w:spacing w:after="240"/>
      <w:ind w:right="720"/>
      <w:jc w:val="right"/>
    </w:pPr>
    <w:rPr>
      <w:rFonts w:ascii="Georgia" w:eastAsia="Calibri" w:hAnsi="Georgia" w:cs="Times New Roman"/>
      <w:iCs/>
      <w:sz w:val="22"/>
      <w:szCs w:val="22"/>
      <w:lang w:val="sv-SE"/>
    </w:rPr>
  </w:style>
  <w:style w:type="paragraph" w:styleId="Rubrik">
    <w:name w:val="Title"/>
    <w:basedOn w:val="Normal"/>
    <w:next w:val="Normal"/>
    <w:link w:val="RubrikChar"/>
    <w:uiPriority w:val="10"/>
    <w:qFormat/>
    <w:rsid w:val="00A3326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RubrikChar">
    <w:name w:val="Rubrik Char"/>
    <w:basedOn w:val="Standardstycketeckensnitt"/>
    <w:link w:val="Rubrik"/>
    <w:uiPriority w:val="10"/>
    <w:rsid w:val="00A3326D"/>
    <w:rPr>
      <w:rFonts w:asciiTheme="majorHAnsi" w:eastAsiaTheme="majorEastAsia" w:hAnsiTheme="majorHAnsi" w:cstheme="majorBidi"/>
      <w:color w:val="17365D" w:themeColor="text2" w:themeShade="BF"/>
      <w:spacing w:val="5"/>
      <w:kern w:val="28"/>
      <w:sz w:val="52"/>
      <w:szCs w:val="52"/>
      <w:lang w:val="sv-SE"/>
    </w:rPr>
  </w:style>
  <w:style w:type="paragraph" w:customStyle="1" w:styleId="Kommentar">
    <w:name w:val="Kommentar"/>
    <w:basedOn w:val="Normal"/>
    <w:qFormat/>
    <w:rsid w:val="00DE50C8"/>
    <w:pPr>
      <w:spacing w:after="120"/>
      <w:jc w:val="left"/>
    </w:pPr>
    <w:rPr>
      <w:rFonts w:ascii="Times New Roman" w:hAnsi="Times New Roman"/>
      <w:sz w:val="20"/>
      <w:szCs w:val="20"/>
    </w:rPr>
  </w:style>
  <w:style w:type="paragraph" w:styleId="Dokumentversikt">
    <w:name w:val="Document Map"/>
    <w:basedOn w:val="Normal"/>
    <w:link w:val="DokumentversiktChar"/>
    <w:uiPriority w:val="99"/>
    <w:semiHidden/>
    <w:unhideWhenUsed/>
    <w:rsid w:val="00AF13D3"/>
    <w:pPr>
      <w:spacing w:after="0" w:line="240" w:lineRule="auto"/>
    </w:pPr>
    <w:rPr>
      <w:rFonts w:ascii="Lucida Grande" w:hAnsi="Lucida Grande" w:cs="Lucida Grande"/>
      <w:sz w:val="24"/>
      <w:szCs w:val="24"/>
    </w:rPr>
  </w:style>
  <w:style w:type="character" w:customStyle="1" w:styleId="DokumentversiktChar">
    <w:name w:val="Dokumentöversikt Char"/>
    <w:basedOn w:val="Standardstycketeckensnitt"/>
    <w:link w:val="Dokumentversikt"/>
    <w:uiPriority w:val="99"/>
    <w:semiHidden/>
    <w:rsid w:val="00AF13D3"/>
    <w:rPr>
      <w:rFonts w:ascii="Lucida Grande" w:eastAsia="Calibri" w:hAnsi="Lucida Grande" w:cs="Lucida Grande"/>
      <w:lang w:val="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09FF45-C07D-4F3E-8B11-1FE68A59D1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6</TotalTime>
  <Pages>14</Pages>
  <Words>3377</Words>
  <Characters>17900</Characters>
  <Application>Microsoft Office Word</Application>
  <DocSecurity>0</DocSecurity>
  <Lines>149</Lines>
  <Paragraphs>42</Paragraphs>
  <ScaleCrop>false</ScaleCrop>
  <HeadingPairs>
    <vt:vector size="6" baseType="variant">
      <vt:variant>
        <vt:lpstr>Rubrik</vt:lpstr>
      </vt:variant>
      <vt:variant>
        <vt:i4>1</vt:i4>
      </vt:variant>
      <vt:variant>
        <vt:lpstr>Title</vt:lpstr>
      </vt:variant>
      <vt:variant>
        <vt:i4>1</vt:i4>
      </vt:variant>
      <vt:variant>
        <vt:lpstr>Headings</vt:lpstr>
      </vt:variant>
      <vt:variant>
        <vt:i4>18</vt:i4>
      </vt:variant>
    </vt:vector>
  </HeadingPairs>
  <TitlesOfParts>
    <vt:vector size="20" baseType="lpstr">
      <vt:lpstr>Mall för examensarbete</vt:lpstr>
      <vt:lpstr/>
      <vt:lpstr>Introduktion</vt:lpstr>
      <vt:lpstr>Bakgrund</vt:lpstr>
      <vt:lpstr>    Underrubrik bakgrund</vt:lpstr>
      <vt:lpstr>        Underrubrik till underrubrik</vt:lpstr>
      <vt:lpstr>    Exempel på hur figurer kan användas</vt:lpstr>
      <vt:lpstr>    Tabeller</vt:lpstr>
      <vt:lpstr>Problemformulering </vt:lpstr>
      <vt:lpstr>    Metodbeskrivning</vt:lpstr>
      <vt:lpstr>Relaterad/tidigare forskning</vt:lpstr>
      <vt:lpstr>Genomförande/Implementation/ Projektbeskrivning </vt:lpstr>
      <vt:lpstr>    Research / Förstudie</vt:lpstr>
      <vt:lpstr>    Progressionsexempel: modellering</vt:lpstr>
      <vt:lpstr>Analys</vt:lpstr>
      <vt:lpstr>Slutsatser</vt:lpstr>
      <vt:lpstr>    Resultatsammanfattning</vt:lpstr>
      <vt:lpstr>    Diskussion</vt:lpstr>
      <vt:lpstr>    Framtida arbete</vt:lpstr>
      <vt:lpstr>Referenser</vt:lpstr>
    </vt:vector>
  </TitlesOfParts>
  <Manager/>
  <Company>Högskolan i Skövde</Company>
  <LinksUpToDate>false</LinksUpToDate>
  <CharactersWithSpaces>21235</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ll för examensarbete</dc:title>
  <dc:subject/>
  <dc:creator>Henrik Engström</dc:creator>
  <cp:keywords/>
  <dc:description>Version 1 2013</dc:description>
  <cp:lastModifiedBy>Arvid</cp:lastModifiedBy>
  <cp:revision>29</cp:revision>
  <cp:lastPrinted>2014-01-20T09:48:00Z</cp:lastPrinted>
  <dcterms:created xsi:type="dcterms:W3CDTF">2015-01-09T07:42:00Z</dcterms:created>
  <dcterms:modified xsi:type="dcterms:W3CDTF">2015-02-02T22:3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rebarree@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